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3099C3" w14:textId="6BDA92FA" w:rsidR="00971A37" w:rsidRPr="00942AA5" w:rsidRDefault="00942AA5" w:rsidP="00971A37">
      <w:pPr>
        <w:pStyle w:val="Titre1"/>
        <w:shd w:val="pct25" w:color="548DD4" w:themeColor="text2" w:themeTint="99" w:fill="548DD4" w:themeFill="text2" w:themeFillTint="99"/>
        <w:jc w:val="center"/>
        <w:rPr>
          <w:color w:val="FFFFFF" w:themeColor="background1"/>
          <w:lang w:val="fr-FR"/>
        </w:rPr>
      </w:pPr>
      <w:r w:rsidRPr="00942AA5">
        <w:rPr>
          <w:color w:val="FFFFFF" w:themeColor="background1"/>
          <w:lang w:val="fr-FR"/>
        </w:rPr>
        <w:t>Publications impliqu</w:t>
      </w:r>
      <w:r w:rsidR="00971A37" w:rsidRPr="00942AA5">
        <w:rPr>
          <w:color w:val="FFFFFF" w:themeColor="background1"/>
          <w:lang w:val="fr-FR"/>
        </w:rPr>
        <w:t>ant les données de la cohorte mère-enfant EDEN</w:t>
      </w:r>
    </w:p>
    <w:p w14:paraId="1787AA3B" w14:textId="3B9D1D43" w:rsidR="006A737D" w:rsidRDefault="006A737D" w:rsidP="00F76810">
      <w:pPr>
        <w:pStyle w:val="Titre2"/>
        <w:numPr>
          <w:ilvl w:val="0"/>
          <w:numId w:val="1"/>
        </w:numPr>
      </w:pPr>
      <w:r w:rsidRPr="00BA6B11">
        <w:t xml:space="preserve">EDEN </w:t>
      </w:r>
      <w:proofErr w:type="spellStart"/>
      <w:r w:rsidR="00971A37">
        <w:t>comme</w:t>
      </w:r>
      <w:proofErr w:type="spellEnd"/>
      <w:r w:rsidR="00971A37">
        <w:t xml:space="preserve"> unique</w:t>
      </w:r>
      <w:r w:rsidRPr="00BA6B11">
        <w:t xml:space="preserve"> </w:t>
      </w:r>
      <w:r w:rsidR="00383B66" w:rsidRPr="00BA6B11">
        <w:t xml:space="preserve">source de </w:t>
      </w:r>
      <w:proofErr w:type="spellStart"/>
      <w:r w:rsidR="00383B66" w:rsidRPr="00BA6B11">
        <w:t>données</w:t>
      </w:r>
      <w:proofErr w:type="spellEnd"/>
    </w:p>
    <w:p w14:paraId="18844034" w14:textId="0FA9CD69" w:rsidR="003C2FFA" w:rsidRPr="003C2FFA" w:rsidRDefault="003C2FFA" w:rsidP="003C2FFA">
      <w:r>
        <w:fldChar w:fldCharType="begin">
          <w:fldData xml:space="preserve">YW5kIGNoZW1pY2FsIHRveGljb2xvZ3kgOiBhbiBpbnRlcm5hdGlvbmFsIGpvdXJuYWwgcHVibGlz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Ecm91aWxsZXQ8L0F1dGhvcj48WWVhcj4yMDA5PC9ZZWFy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T2JzdGV0cmljL21ldGhvZHM8L2tleXdvcmQ+PGtleXdvcmQ+RmVtYWxlPC9rZXl3b3JkPjxrZXl3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Ww+PGZ1bGwtdGl0bGU+RW52aXJvbiBJbnQ8L2Z1bGwtdGl0bGU+PC9wZXJpb2RpY2FsPjxwYWdl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IFRlYW0sIFBhcmlzLCBGcmFuY2U7IFNvcmJvbm5lIFVuaXZlcnNpdHksIFVQTUMgVW5pdiBQYXJp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UGFyaXMgQ2l0ZSBDZW50ZXIgKENSRVNTKSwgRWFybHkgT1JpZ2luIG9mIHRoZSBDaGlsZCZhcG9z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UHVibGlxdWUgKElQTEVTUCBVTVJTIDExMzYpIE1lZGljYWwgU2Nob29sIFNhaW50LUFudG9pbmUg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W5kIGNoZW1pY2FsIHRveGljb2xvZ3kgOiBhbiBpbnRlcm5hdGlvbmFsIGpvdXJuYWwgcHVibGlz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1-96</w:t>
      </w:r>
      <w:r>
        <w:fldChar w:fldCharType="end"/>
      </w:r>
      <w:bookmarkStart w:id="0" w:name="_GoBack"/>
      <w:bookmarkEnd w:id="0"/>
    </w:p>
    <w:p w14:paraId="101AD391" w14:textId="77777777" w:rsidR="00E149AB" w:rsidRPr="00E149AB" w:rsidRDefault="009D259F" w:rsidP="00E149AB">
      <w:pPr>
        <w:pStyle w:val="EndNoteBibliography"/>
        <w:spacing w:after="0"/>
        <w:rPr>
          <w:noProof/>
        </w:rPr>
      </w:pPr>
      <w:r>
        <w:rPr>
          <w:rFonts w:asciiTheme="majorHAnsi" w:hAnsiTheme="majorHAnsi"/>
        </w:rPr>
        <w:fldChar w:fldCharType="begin"/>
      </w:r>
      <w:r>
        <w:rPr>
          <w:rFonts w:asciiTheme="majorHAnsi" w:hAnsiTheme="majorHAnsi"/>
        </w:rPr>
        <w:instrText xml:space="preserve"> ADDIN EN.SECTION.REFLIST </w:instrText>
      </w:r>
      <w:r>
        <w:rPr>
          <w:rFonts w:asciiTheme="majorHAnsi" w:hAnsiTheme="majorHAnsi"/>
        </w:rPr>
        <w:fldChar w:fldCharType="separate"/>
      </w:r>
      <w:r w:rsidR="00E149AB" w:rsidRPr="00E149AB">
        <w:rPr>
          <w:noProof/>
        </w:rPr>
        <w:t>1.</w:t>
      </w:r>
      <w:r w:rsidR="00E149AB" w:rsidRPr="00E149AB">
        <w:rPr>
          <w:noProof/>
        </w:rPr>
        <w:tab/>
        <w:t xml:space="preserve">Drouillet P, Forhan A, De Lauzon-Guillain B, Thiebaugeorges O, Goua V, Magnin G, et al. </w:t>
      </w:r>
      <w:r w:rsidR="00E149AB" w:rsidRPr="00E149AB">
        <w:rPr>
          <w:b/>
          <w:i/>
          <w:noProof/>
        </w:rPr>
        <w:t>Maternal fatty acid intake and fetal growth: evidence for an association in overweight women. The 'EDEN mother-child' cohort (study of pre- and early postnatal determinants of the child's development and health)</w:t>
      </w:r>
      <w:r w:rsidR="00E149AB" w:rsidRPr="00E149AB">
        <w:rPr>
          <w:noProof/>
        </w:rPr>
        <w:t>. Br J Nutr. 2009;101(4):583-91.</w:t>
      </w:r>
    </w:p>
    <w:p w14:paraId="2D247DF9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.</w:t>
      </w:r>
      <w:r w:rsidRPr="00E149AB">
        <w:rPr>
          <w:noProof/>
        </w:rPr>
        <w:tab/>
        <w:t xml:space="preserve">Drouillet P, Kaminski M, De Lauzon-Guillain B, Forhan A, Ducimetiere P, Schweitzer M, et al. </w:t>
      </w:r>
      <w:r w:rsidRPr="00E149AB">
        <w:rPr>
          <w:b/>
          <w:i/>
          <w:noProof/>
        </w:rPr>
        <w:t>Association between maternal seafood consumption before pregnancy and fetal growth: evidence for an association in overweight women. The EDEN mother-child cohort</w:t>
      </w:r>
      <w:r w:rsidRPr="00E149AB">
        <w:rPr>
          <w:noProof/>
        </w:rPr>
        <w:t>. Paediatr Perinat Epidemiol. 2009;23(1):76-86.</w:t>
      </w:r>
    </w:p>
    <w:p w14:paraId="34B57051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.</w:t>
      </w:r>
      <w:r w:rsidRPr="00E149AB">
        <w:rPr>
          <w:noProof/>
        </w:rPr>
        <w:tab/>
        <w:t xml:space="preserve">Slama R, Thiebaugeorges O, Goua V, Aussel L, Sacco P, Bohet A, et al. </w:t>
      </w:r>
      <w:r w:rsidRPr="00E149AB">
        <w:rPr>
          <w:b/>
          <w:i/>
          <w:noProof/>
        </w:rPr>
        <w:t>Maternal personal exposure to airborne benzene and intrauterine growth</w:t>
      </w:r>
      <w:r w:rsidRPr="00E149AB">
        <w:rPr>
          <w:noProof/>
        </w:rPr>
        <w:t>. Environ Health Perspect. 2009;117(8):1313-21.</w:t>
      </w:r>
    </w:p>
    <w:p w14:paraId="768608F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.</w:t>
      </w:r>
      <w:r w:rsidRPr="00E149AB">
        <w:rPr>
          <w:noProof/>
        </w:rPr>
        <w:tab/>
        <w:t xml:space="preserve">Yazbeck C, Thiebaugeorges O, Moreau T, Goua V, Debotte G, Sahuquillo J, et al. </w:t>
      </w:r>
      <w:r w:rsidRPr="00E149AB">
        <w:rPr>
          <w:b/>
          <w:i/>
          <w:noProof/>
        </w:rPr>
        <w:t>Maternal blood lead levels and the risk of pregnancy-induced hypertension: the EDEN cohort study</w:t>
      </w:r>
      <w:r w:rsidRPr="00E149AB">
        <w:rPr>
          <w:noProof/>
        </w:rPr>
        <w:t>. Environ Health Perspect. 2009;117(10):1526-30.</w:t>
      </w:r>
    </w:p>
    <w:p w14:paraId="17C0762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.</w:t>
      </w:r>
      <w:r w:rsidRPr="00E149AB">
        <w:rPr>
          <w:noProof/>
        </w:rPr>
        <w:tab/>
        <w:t xml:space="preserve">Abdelouahab N, Huel G, Suvorov A, Foliguet B, Goua V, Debotte G, et al. </w:t>
      </w:r>
      <w:r w:rsidRPr="00E149AB">
        <w:rPr>
          <w:b/>
          <w:i/>
          <w:noProof/>
        </w:rPr>
        <w:t>Monoamine oxidase activity in placenta in relation to manganese, cadmium, lead, and mercury at delivery</w:t>
      </w:r>
      <w:r w:rsidRPr="00E149AB">
        <w:rPr>
          <w:noProof/>
        </w:rPr>
        <w:t>. Neurotoxicol Teratol. 2010;32(2):256-61.</w:t>
      </w:r>
    </w:p>
    <w:p w14:paraId="7E11296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.</w:t>
      </w:r>
      <w:r w:rsidRPr="00E149AB">
        <w:rPr>
          <w:noProof/>
        </w:rPr>
        <w:tab/>
        <w:t xml:space="preserve">Drouillet-Pinard P, Huel G, Slama R, Forhan A, Sahuquillo J, Goua V, et al. </w:t>
      </w:r>
      <w:r w:rsidRPr="00E149AB">
        <w:rPr>
          <w:b/>
          <w:i/>
          <w:noProof/>
        </w:rPr>
        <w:t>Prenatal mercury contamination: relationship with maternal seafood consumption during pregnancy and fetal growth in the 'EDEN mother-child' cohort</w:t>
      </w:r>
      <w:r w:rsidRPr="00E149AB">
        <w:rPr>
          <w:noProof/>
        </w:rPr>
        <w:t>. Br J Nutr. 2010;104(8):1096-100.</w:t>
      </w:r>
    </w:p>
    <w:p w14:paraId="0DC235B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.</w:t>
      </w:r>
      <w:r w:rsidRPr="00E149AB">
        <w:rPr>
          <w:noProof/>
        </w:rPr>
        <w:tab/>
        <w:t xml:space="preserve">Lepeule J, Caini F, Bottagisi S, Galineau J, Hulin A, Marquis N, et al. </w:t>
      </w:r>
      <w:r w:rsidRPr="00E149AB">
        <w:rPr>
          <w:b/>
          <w:i/>
          <w:noProof/>
        </w:rPr>
        <w:t>Maternal exposure to nitrogen dioxide during pregnancy and offspring birth weight: comparison of two exposure models</w:t>
      </w:r>
      <w:r w:rsidRPr="00E149AB">
        <w:rPr>
          <w:noProof/>
        </w:rPr>
        <w:t>. Environ Health Perspect. 2010;118(10):1483-9.</w:t>
      </w:r>
    </w:p>
    <w:p w14:paraId="5DD5BD53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.</w:t>
      </w:r>
      <w:r w:rsidRPr="00E149AB">
        <w:rPr>
          <w:noProof/>
        </w:rPr>
        <w:tab/>
        <w:t xml:space="preserve">Regnault N, Botton J, Forhan A, Hankard R, Thiebaugeorges O, Hillier TA, et al. </w:t>
      </w:r>
      <w:r w:rsidRPr="00E149AB">
        <w:rPr>
          <w:b/>
          <w:i/>
          <w:noProof/>
        </w:rPr>
        <w:t>Determinants of early ponderal and statural growth in full-term infants in the EDEN mother-child cohort study</w:t>
      </w:r>
      <w:r w:rsidRPr="00E149AB">
        <w:rPr>
          <w:noProof/>
        </w:rPr>
        <w:t>. Am J Clin Nutr. 2010;92(3):594-602.</w:t>
      </w:r>
    </w:p>
    <w:p w14:paraId="19FD1A0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.</w:t>
      </w:r>
      <w:r w:rsidRPr="00E149AB">
        <w:rPr>
          <w:noProof/>
        </w:rPr>
        <w:tab/>
        <w:t xml:space="preserve">Albouy-Llaty M, Thiebaugeorges O, Goua V, Magnin G, Schweitzer M, Forhan A, et al. </w:t>
      </w:r>
      <w:r w:rsidRPr="00E149AB">
        <w:rPr>
          <w:b/>
          <w:i/>
          <w:noProof/>
        </w:rPr>
        <w:t>Influence of fetal and parental factors on intrauterine growth measurements: results of the EDEN mother-child cohort</w:t>
      </w:r>
      <w:r w:rsidRPr="00E149AB">
        <w:rPr>
          <w:noProof/>
        </w:rPr>
        <w:t>. Ultrasound Obstet Gynecol. 2011;38(6):673-80.</w:t>
      </w:r>
    </w:p>
    <w:p w14:paraId="67900A7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.</w:t>
      </w:r>
      <w:r w:rsidRPr="00E149AB">
        <w:rPr>
          <w:noProof/>
        </w:rPr>
        <w:tab/>
        <w:t xml:space="preserve">Baiz N, Slama R, Bene MC, Charles MA, Kolopp-Sarda MN, Magnan A, et al. </w:t>
      </w:r>
      <w:r w:rsidRPr="00E149AB">
        <w:rPr>
          <w:b/>
          <w:i/>
          <w:noProof/>
        </w:rPr>
        <w:t>Maternal exposure to air pollution before and during pregnancy related to changes in newborn's cord blood lymphocyte subpopulations. The EDEN study cohort</w:t>
      </w:r>
      <w:r w:rsidRPr="00E149AB">
        <w:rPr>
          <w:noProof/>
        </w:rPr>
        <w:t>. BMC Pregnancy Childbirth. 2011;11:87.</w:t>
      </w:r>
    </w:p>
    <w:p w14:paraId="73D1A70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.</w:t>
      </w:r>
      <w:r w:rsidRPr="00E149AB">
        <w:rPr>
          <w:noProof/>
        </w:rPr>
        <w:tab/>
        <w:t xml:space="preserve">Diouf I, Charles MA, Thiebaugeorges O, Forhan A, Kaminski M, Heude B, et al. </w:t>
      </w:r>
      <w:r w:rsidRPr="00E149AB">
        <w:rPr>
          <w:b/>
          <w:i/>
          <w:noProof/>
        </w:rPr>
        <w:t>Maternal weight change before pregnancy in relation to birthweight and risks of adverse pregnancy outcomes</w:t>
      </w:r>
      <w:r w:rsidRPr="00E149AB">
        <w:rPr>
          <w:noProof/>
        </w:rPr>
        <w:t>. Eur J Epidemiol. 2011;26(10):789-96.</w:t>
      </w:r>
    </w:p>
    <w:p w14:paraId="3D38D41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.</w:t>
      </w:r>
      <w:r w:rsidRPr="00E149AB">
        <w:rPr>
          <w:noProof/>
        </w:rPr>
        <w:tab/>
        <w:t xml:space="preserve">Hampel R, Lepeule J, Schneider A, Bottagisi S, Charles MA, Ducimetiere P, et al. </w:t>
      </w:r>
      <w:r w:rsidRPr="00E149AB">
        <w:rPr>
          <w:b/>
          <w:i/>
          <w:noProof/>
        </w:rPr>
        <w:t>Short-term impact of ambient air pollution and air temperature on blood pressure among pregnant women</w:t>
      </w:r>
      <w:r w:rsidRPr="00E149AB">
        <w:rPr>
          <w:noProof/>
        </w:rPr>
        <w:t>. Epidemiology. 2011;22(5):671-9.</w:t>
      </w:r>
    </w:p>
    <w:p w14:paraId="423EEDC8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lastRenderedPageBreak/>
        <w:t>13.</w:t>
      </w:r>
      <w:r w:rsidRPr="00E149AB">
        <w:rPr>
          <w:noProof/>
        </w:rPr>
        <w:tab/>
        <w:t xml:space="preserve">Heude B, Pelloux V, Forhan A, Bedel JF, Lacorte JM, Clement K, et al. </w:t>
      </w:r>
      <w:r w:rsidRPr="00E149AB">
        <w:rPr>
          <w:b/>
          <w:i/>
          <w:noProof/>
        </w:rPr>
        <w:t>Association of the Pro12Ala and C1431T variants of PPARgamma and their haplotypes with susceptibility to gestational diabetes</w:t>
      </w:r>
      <w:r w:rsidRPr="00E149AB">
        <w:rPr>
          <w:noProof/>
        </w:rPr>
        <w:t>. J Clin Endocrinol Metab. 2011;96(10):E1656-60.</w:t>
      </w:r>
    </w:p>
    <w:p w14:paraId="1569A78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4.</w:t>
      </w:r>
      <w:r w:rsidRPr="00E149AB">
        <w:rPr>
          <w:noProof/>
        </w:rPr>
        <w:tab/>
        <w:t xml:space="preserve">Philippat C, Giorgis-Allemand L, Chevrier C, Cordier S, Jegou B, Charles MA, et al. </w:t>
      </w:r>
      <w:r w:rsidRPr="00E149AB">
        <w:rPr>
          <w:b/>
          <w:i/>
          <w:noProof/>
        </w:rPr>
        <w:t>Analgesics during pregnancy and undescended testis</w:t>
      </w:r>
      <w:r w:rsidRPr="00E149AB">
        <w:rPr>
          <w:noProof/>
        </w:rPr>
        <w:t>. Epidemiology. 2011;22(5):747-9.</w:t>
      </w:r>
    </w:p>
    <w:p w14:paraId="52F30333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5.</w:t>
      </w:r>
      <w:r w:rsidRPr="00E149AB">
        <w:rPr>
          <w:noProof/>
        </w:rPr>
        <w:tab/>
        <w:t xml:space="preserve">Regnault N, Botton J, Blanc L, Hankard R, Forhan A, Goua V, et al. </w:t>
      </w:r>
      <w:r w:rsidRPr="00E149AB">
        <w:rPr>
          <w:b/>
          <w:i/>
          <w:noProof/>
        </w:rPr>
        <w:t>Determinants of neonatal weight loss in term-infants: specific association with pre-pregnancy maternal body mass index and infant feeding mode</w:t>
      </w:r>
      <w:r w:rsidRPr="00E149AB">
        <w:rPr>
          <w:noProof/>
        </w:rPr>
        <w:t>. Arch Dis Child Fetal Neonatal Ed. 2011;96(3):F217-22.</w:t>
      </w:r>
    </w:p>
    <w:p w14:paraId="3507F88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6.</w:t>
      </w:r>
      <w:r w:rsidRPr="00E149AB">
        <w:rPr>
          <w:noProof/>
        </w:rPr>
        <w:tab/>
        <w:t xml:space="preserve">Regnault N, Botton J, Heude B, Forhan A, Hankard R, Foliguet B, et al. </w:t>
      </w:r>
      <w:r w:rsidRPr="00E149AB">
        <w:rPr>
          <w:b/>
          <w:i/>
          <w:noProof/>
        </w:rPr>
        <w:t>Higher cord C-peptide concentrations are associated with slower growth rate in the 1st year of life in girls but not in boys</w:t>
      </w:r>
      <w:r w:rsidRPr="00E149AB">
        <w:rPr>
          <w:noProof/>
        </w:rPr>
        <w:t>. Diabetes. 2011;60(8):2152-9.</w:t>
      </w:r>
    </w:p>
    <w:p w14:paraId="62DDB9C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7.</w:t>
      </w:r>
      <w:r w:rsidRPr="00E149AB">
        <w:rPr>
          <w:noProof/>
        </w:rPr>
        <w:tab/>
        <w:t xml:space="preserve">Baiz N, Dargent-Molina P, Wark JD, Souberbielle JC, Slama R, Annesi-Maesano I, et al. </w:t>
      </w:r>
      <w:r w:rsidRPr="00E149AB">
        <w:rPr>
          <w:b/>
          <w:i/>
          <w:noProof/>
        </w:rPr>
        <w:t>Gestational exposure to urban air pollution related to a decrease in cord blood vitamin d levels</w:t>
      </w:r>
      <w:r w:rsidRPr="00E149AB">
        <w:rPr>
          <w:noProof/>
        </w:rPr>
        <w:t>. J Clin Endocrinol Metab. 2012;97(11):4087-95.</w:t>
      </w:r>
    </w:p>
    <w:p w14:paraId="02A6929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8.</w:t>
      </w:r>
      <w:r w:rsidRPr="00E149AB">
        <w:rPr>
          <w:noProof/>
        </w:rPr>
        <w:tab/>
        <w:t xml:space="preserve">Betoko A, Charles MA, Hankard R, Forhan A, Bonet M, Regnault N, et al. </w:t>
      </w:r>
      <w:r w:rsidRPr="00E149AB">
        <w:rPr>
          <w:b/>
          <w:i/>
          <w:noProof/>
        </w:rPr>
        <w:t>Determinants of infant formula use and relation with growth in the first 4 months</w:t>
      </w:r>
      <w:r w:rsidRPr="00E149AB">
        <w:rPr>
          <w:noProof/>
        </w:rPr>
        <w:t>. Matern Child Nutr. 2012.</w:t>
      </w:r>
    </w:p>
    <w:p w14:paraId="3EAF968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9.</w:t>
      </w:r>
      <w:r w:rsidRPr="00E149AB">
        <w:rPr>
          <w:noProof/>
        </w:rPr>
        <w:tab/>
        <w:t xml:space="preserve">de Luca A, Boisseau N, Tea I, Louvet I, Robins RJ, Forhan A, et al. </w:t>
      </w:r>
      <w:r w:rsidRPr="00E149AB">
        <w:rPr>
          <w:b/>
          <w:i/>
          <w:noProof/>
        </w:rPr>
        <w:t>delta(15)N and delta(13)C in hair from newborn infants and their mothers: a cohort study</w:t>
      </w:r>
      <w:r w:rsidRPr="00E149AB">
        <w:rPr>
          <w:noProof/>
        </w:rPr>
        <w:t>. Pediatr Res. 2012;71(5):598-604.</w:t>
      </w:r>
    </w:p>
    <w:p w14:paraId="712D2DD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0.</w:t>
      </w:r>
      <w:r w:rsidRPr="00E149AB">
        <w:rPr>
          <w:noProof/>
        </w:rPr>
        <w:tab/>
        <w:t xml:space="preserve">Guedeney A, Marchand-Martin L, Cote SJ, Larroque B. </w:t>
      </w:r>
      <w:r w:rsidRPr="00E149AB">
        <w:rPr>
          <w:b/>
          <w:i/>
          <w:noProof/>
        </w:rPr>
        <w:t>Perinatal risk factors and social withdrawal behaviour</w:t>
      </w:r>
      <w:r w:rsidRPr="00E149AB">
        <w:rPr>
          <w:noProof/>
        </w:rPr>
        <w:t>. Eur Child Adolesc Psychiatry. 2012;21(4):185-91.</w:t>
      </w:r>
    </w:p>
    <w:p w14:paraId="6D54491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1.</w:t>
      </w:r>
      <w:r w:rsidRPr="00E149AB">
        <w:rPr>
          <w:noProof/>
        </w:rPr>
        <w:tab/>
        <w:t xml:space="preserve">Heude B, Thiebaugeorges O, Goua V, Forhan A, Kaminski M, Foliguet B, et al. </w:t>
      </w:r>
      <w:r w:rsidRPr="00E149AB">
        <w:rPr>
          <w:b/>
          <w:i/>
          <w:noProof/>
        </w:rPr>
        <w:t>Pre-pregnancy body mass index and weight gain during pregnancy: relations with gestational diabetes and hypertension, and birth outcomes</w:t>
      </w:r>
      <w:r w:rsidRPr="00E149AB">
        <w:rPr>
          <w:noProof/>
        </w:rPr>
        <w:t>. Matern Child Health J. 2012;16(2):355-63.</w:t>
      </w:r>
    </w:p>
    <w:p w14:paraId="5BE7568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2.</w:t>
      </w:r>
      <w:r w:rsidRPr="00E149AB">
        <w:rPr>
          <w:noProof/>
        </w:rPr>
        <w:tab/>
        <w:t xml:space="preserve">Ibanez G, Charles MA, Forhan A, Magnin G, Thiebaugeorges O, Kaminski M, et al. </w:t>
      </w:r>
      <w:r w:rsidRPr="00E149AB">
        <w:rPr>
          <w:b/>
          <w:i/>
          <w:noProof/>
        </w:rPr>
        <w:t>Depression and anxiety in women during pregnancy and neonatal outcome: data from the EDEN mother-child cohort</w:t>
      </w:r>
      <w:r w:rsidRPr="00E149AB">
        <w:rPr>
          <w:noProof/>
        </w:rPr>
        <w:t>. Early Hum Dev. 2012;88(8):643-9.</w:t>
      </w:r>
    </w:p>
    <w:p w14:paraId="496A233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3.</w:t>
      </w:r>
      <w:r w:rsidRPr="00E149AB">
        <w:rPr>
          <w:noProof/>
        </w:rPr>
        <w:tab/>
        <w:t xml:space="preserve">Melchior M, Chastang JF, de Lauzon B, Galera C, Saurel-Cubizolles MJ, Larroque B. </w:t>
      </w:r>
      <w:r w:rsidRPr="00E149AB">
        <w:rPr>
          <w:b/>
          <w:i/>
          <w:noProof/>
        </w:rPr>
        <w:t>Maternal depression, socioeconomic position, and temperament in early childhood: the EDEN Mother-Child Cohort</w:t>
      </w:r>
      <w:r w:rsidRPr="00E149AB">
        <w:rPr>
          <w:noProof/>
        </w:rPr>
        <w:t>. J Affect Disord. 2012;137(1-3):165-9.</w:t>
      </w:r>
    </w:p>
    <w:p w14:paraId="5790003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4.</w:t>
      </w:r>
      <w:r w:rsidRPr="00E149AB">
        <w:rPr>
          <w:noProof/>
        </w:rPr>
        <w:tab/>
        <w:t xml:space="preserve">Menai M, Heude B, Slama R, Forhan A, Sahuquillo J, Charles MA, et al. </w:t>
      </w:r>
      <w:r w:rsidRPr="00E149AB">
        <w:rPr>
          <w:b/>
          <w:i/>
          <w:noProof/>
        </w:rPr>
        <w:t>Association between maternal blood cadmium during pregnancy and birth weight and the risk of fetal growth restriction: the EDEN mother-child cohort study</w:t>
      </w:r>
      <w:r w:rsidRPr="00E149AB">
        <w:rPr>
          <w:noProof/>
        </w:rPr>
        <w:t>. Reprod Toxicol. 2012;34(4):622-7.</w:t>
      </w:r>
    </w:p>
    <w:p w14:paraId="1E4E466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5.</w:t>
      </w:r>
      <w:r w:rsidRPr="00E149AB">
        <w:rPr>
          <w:noProof/>
        </w:rPr>
        <w:tab/>
        <w:t xml:space="preserve">Rahmalia A, Giorgis-Allemand L, Lepeule J, Philippat C, Galineau J, Hulin A, et al. </w:t>
      </w:r>
      <w:r w:rsidRPr="00E149AB">
        <w:rPr>
          <w:b/>
          <w:i/>
          <w:noProof/>
        </w:rPr>
        <w:t>Pregnancy exposure to atmospheric pollutants and placental weight: an approach relying on a dispersion model</w:t>
      </w:r>
      <w:r w:rsidRPr="00E149AB">
        <w:rPr>
          <w:noProof/>
        </w:rPr>
        <w:t>. Environ Int. 2012;48:47-55.</w:t>
      </w:r>
    </w:p>
    <w:p w14:paraId="703D56D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6.</w:t>
      </w:r>
      <w:r w:rsidRPr="00E149AB">
        <w:rPr>
          <w:noProof/>
        </w:rPr>
        <w:tab/>
        <w:t xml:space="preserve">Bernard JY, De Agostini M, Forhan A, Alfaiate T, Bonet M, Champion V, et al. </w:t>
      </w:r>
      <w:r w:rsidRPr="00E149AB">
        <w:rPr>
          <w:b/>
          <w:i/>
          <w:noProof/>
        </w:rPr>
        <w:t>Breastfeeding duration and cognitive development at 2 and 3 years of age in the EDEN mother-child cohort</w:t>
      </w:r>
      <w:r w:rsidRPr="00E149AB">
        <w:rPr>
          <w:noProof/>
        </w:rPr>
        <w:t>. J Pediatr. 2013;163(1):36-42 e1.</w:t>
      </w:r>
    </w:p>
    <w:p w14:paraId="2BE16809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7.</w:t>
      </w:r>
      <w:r w:rsidRPr="00E149AB">
        <w:rPr>
          <w:noProof/>
        </w:rPr>
        <w:tab/>
        <w:t xml:space="preserve">Bernard JY, De Agostini M, Forhan A, de Lauzon-Guillain B, Charles MA, </w:t>
      </w:r>
      <w:r w:rsidRPr="00E149AB">
        <w:rPr>
          <w:noProof/>
          <w:u w:val="single"/>
        </w:rPr>
        <w:t>Heude B</w:t>
      </w:r>
      <w:r w:rsidRPr="00E149AB">
        <w:rPr>
          <w:noProof/>
        </w:rPr>
        <w:t xml:space="preserve">, et al. </w:t>
      </w:r>
      <w:r w:rsidRPr="00E149AB">
        <w:rPr>
          <w:b/>
          <w:i/>
          <w:noProof/>
        </w:rPr>
        <w:t>The dietary n6:n3 fatty acid ratio during pregnancy is inversely associated with child neurodevelopment in the EDEN mother-child cohort</w:t>
      </w:r>
      <w:r w:rsidRPr="00E149AB">
        <w:rPr>
          <w:noProof/>
        </w:rPr>
        <w:t>. J Nutr. 2013;143(9):1481-8.</w:t>
      </w:r>
    </w:p>
    <w:p w14:paraId="39BC3368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28.</w:t>
      </w:r>
      <w:r w:rsidRPr="00E149AB">
        <w:rPr>
          <w:noProof/>
        </w:rPr>
        <w:tab/>
        <w:t xml:space="preserve">Betoko A, Charles MA, Hankard R, Forhan A, Bonet M, Saurel-Cubizolles MJ, et al. </w:t>
      </w:r>
      <w:r w:rsidRPr="00E149AB">
        <w:rPr>
          <w:b/>
          <w:i/>
          <w:noProof/>
        </w:rPr>
        <w:t>Infant feeding patterns over the first year of life: influence of family characteristics</w:t>
      </w:r>
      <w:r w:rsidRPr="00E149AB">
        <w:rPr>
          <w:noProof/>
        </w:rPr>
        <w:t>. Eur J Clin Nutr. 2013;67(6):631-7.</w:t>
      </w:r>
    </w:p>
    <w:p w14:paraId="726BCA8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lastRenderedPageBreak/>
        <w:t>29.</w:t>
      </w:r>
      <w:r w:rsidRPr="00E149AB">
        <w:rPr>
          <w:noProof/>
        </w:rPr>
        <w:tab/>
        <w:t xml:space="preserve">Bonet M, Marchand L, Kaminski M, Fohran A, Betoko A, Charles MA, et al. </w:t>
      </w:r>
      <w:r w:rsidRPr="00E149AB">
        <w:rPr>
          <w:b/>
          <w:i/>
          <w:noProof/>
        </w:rPr>
        <w:t>Breastfeeding duration, social and occupational characteristics of mothers in the French 'EDEN mother-child' cohort</w:t>
      </w:r>
      <w:r w:rsidRPr="00E149AB">
        <w:rPr>
          <w:noProof/>
        </w:rPr>
        <w:t>. Matern Child Health J. 2013;17(4):714-22.</w:t>
      </w:r>
    </w:p>
    <w:p w14:paraId="001F108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0.</w:t>
      </w:r>
      <w:r w:rsidRPr="00E149AB">
        <w:rPr>
          <w:noProof/>
        </w:rPr>
        <w:tab/>
        <w:t xml:space="preserve">Chan-Hon-Tong A, Charles MA, Forhan A, Heude B, Sirot V. </w:t>
      </w:r>
      <w:r w:rsidRPr="00E149AB">
        <w:rPr>
          <w:b/>
          <w:i/>
          <w:noProof/>
        </w:rPr>
        <w:t>Exposure to food contaminants during pregnancy</w:t>
      </w:r>
      <w:r w:rsidRPr="00E149AB">
        <w:rPr>
          <w:noProof/>
        </w:rPr>
        <w:t>. Sci Total Environ. 2013;458-460:27-35.</w:t>
      </w:r>
    </w:p>
    <w:p w14:paraId="77C70C88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1.</w:t>
      </w:r>
      <w:r w:rsidRPr="00E149AB">
        <w:rPr>
          <w:noProof/>
        </w:rPr>
        <w:tab/>
        <w:t xml:space="preserve">Pedersen M, Siroux V, Pin I, Charles MA, Forhan A, Hulin A, et al. </w:t>
      </w:r>
      <w:r w:rsidRPr="00E149AB">
        <w:rPr>
          <w:b/>
          <w:i/>
          <w:noProof/>
        </w:rPr>
        <w:t>Does consideration of larger study areas yield more accurate estimates of air pollution health effects? An illustration of the bias-variance trade-off in air pollution epidemiology</w:t>
      </w:r>
      <w:r w:rsidRPr="00E149AB">
        <w:rPr>
          <w:noProof/>
        </w:rPr>
        <w:t>. Environ Int. 2013;60:23-30.</w:t>
      </w:r>
    </w:p>
    <w:p w14:paraId="09024B4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2.</w:t>
      </w:r>
      <w:r w:rsidRPr="00E149AB">
        <w:rPr>
          <w:noProof/>
        </w:rPr>
        <w:tab/>
        <w:t xml:space="preserve">Wallace M, Saurel-Cubizolles MJ, group Em-ccs. </w:t>
      </w:r>
      <w:r w:rsidRPr="00E149AB">
        <w:rPr>
          <w:b/>
          <w:i/>
          <w:noProof/>
        </w:rPr>
        <w:t>Returning to work one year after childbirth: data from the mother-child cohort EDEN</w:t>
      </w:r>
      <w:r w:rsidRPr="00E149AB">
        <w:rPr>
          <w:noProof/>
        </w:rPr>
        <w:t>. Matern Child Health J. 2013;17(8):1432-40.</w:t>
      </w:r>
    </w:p>
    <w:p w14:paraId="253CC8F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3.</w:t>
      </w:r>
      <w:r w:rsidRPr="00E149AB">
        <w:rPr>
          <w:noProof/>
        </w:rPr>
        <w:tab/>
        <w:t xml:space="preserve">Zhou C, Baiz N, Zhang T, Banerjee S, Annesi-Maesano I. </w:t>
      </w:r>
      <w:r w:rsidRPr="00E149AB">
        <w:rPr>
          <w:b/>
          <w:i/>
          <w:noProof/>
        </w:rPr>
        <w:t>Modifiable exposures to air pollutants related to asthma phenotypes in the first year of life in children of the EDEN mother-child cohort study</w:t>
      </w:r>
      <w:r w:rsidRPr="00E149AB">
        <w:rPr>
          <w:noProof/>
        </w:rPr>
        <w:t>. BMC Public Health. 2013;13(1):506.</w:t>
      </w:r>
    </w:p>
    <w:p w14:paraId="1A543EE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4.</w:t>
      </w:r>
      <w:r w:rsidRPr="00E149AB">
        <w:rPr>
          <w:noProof/>
        </w:rPr>
        <w:tab/>
        <w:t xml:space="preserve">Azzi S, Sas TC, Koudou Y, Le Bouc Y, Souberbielle JC, Dargent-Molina P, et al. </w:t>
      </w:r>
      <w:r w:rsidRPr="00E149AB">
        <w:rPr>
          <w:b/>
          <w:i/>
          <w:noProof/>
        </w:rPr>
        <w:t>Degree of methylation of ZAC1 (PLAGL1) is associated with prenatal and post-natal growth in healthy infants of the EDEN mother child cohort</w:t>
      </w:r>
      <w:r w:rsidRPr="00E149AB">
        <w:rPr>
          <w:noProof/>
        </w:rPr>
        <w:t>. Epigenetics. 2014;9(3):338-45.</w:t>
      </w:r>
    </w:p>
    <w:p w14:paraId="1317286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5.</w:t>
      </w:r>
      <w:r w:rsidRPr="00E149AB">
        <w:rPr>
          <w:noProof/>
        </w:rPr>
        <w:tab/>
        <w:t xml:space="preserve">Baiz N, Dargent-Molina P, Wark JD, Souberbielle JC, Annesi-Maesano I, Group EM-CCS. </w:t>
      </w:r>
      <w:r w:rsidRPr="00E149AB">
        <w:rPr>
          <w:b/>
          <w:i/>
          <w:noProof/>
        </w:rPr>
        <w:t>Cord serum 25-hydroxyvitamin D and risk of early childhood transient wheezing and atopic dermatitis</w:t>
      </w:r>
      <w:r w:rsidRPr="00E149AB">
        <w:rPr>
          <w:noProof/>
        </w:rPr>
        <w:t>. J Allergy Clin Immunol. 2014;133(1):147-53.</w:t>
      </w:r>
    </w:p>
    <w:p w14:paraId="775C638C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6.</w:t>
      </w:r>
      <w:r w:rsidRPr="00E149AB">
        <w:rPr>
          <w:noProof/>
        </w:rPr>
        <w:tab/>
        <w:t xml:space="preserve">Botton J, Scherdel P, Regnault N, Heude B, Charles MA, Group EM-CCS. </w:t>
      </w:r>
      <w:r w:rsidRPr="00E149AB">
        <w:rPr>
          <w:b/>
          <w:i/>
          <w:noProof/>
        </w:rPr>
        <w:t>Postnatal weight and height growth modeling and prediction of body mass index as a function of time for the study of growth determinants</w:t>
      </w:r>
      <w:r w:rsidRPr="00E149AB">
        <w:rPr>
          <w:noProof/>
        </w:rPr>
        <w:t>. Ann Nutr Metab. 2014;65(2-3):156-66.</w:t>
      </w:r>
    </w:p>
    <w:p w14:paraId="7E0E4FF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7.</w:t>
      </w:r>
      <w:r w:rsidRPr="00E149AB">
        <w:rPr>
          <w:noProof/>
        </w:rPr>
        <w:tab/>
        <w:t xml:space="preserve">Diouf I, Botton J, Charles MA, Morel O, Forhan A, Kaminski M, et al. </w:t>
      </w:r>
      <w:r w:rsidRPr="00E149AB">
        <w:rPr>
          <w:b/>
          <w:i/>
          <w:noProof/>
        </w:rPr>
        <w:t>Specific role of maternal weight change in the first trimester of pregnancy on birth size</w:t>
      </w:r>
      <w:r w:rsidRPr="00E149AB">
        <w:rPr>
          <w:noProof/>
        </w:rPr>
        <w:t>. Matern Child Nutr. 2014;10(3):315-26.</w:t>
      </w:r>
    </w:p>
    <w:p w14:paraId="04D433E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8.</w:t>
      </w:r>
      <w:r w:rsidRPr="00E149AB">
        <w:rPr>
          <w:noProof/>
        </w:rPr>
        <w:tab/>
        <w:t xml:space="preserve">Guedeney A, Pingault JB, Thorr A, Larroque B. </w:t>
      </w:r>
      <w:r w:rsidRPr="00E149AB">
        <w:rPr>
          <w:b/>
          <w:i/>
          <w:noProof/>
        </w:rPr>
        <w:t>Social withdrawal at 1 year is associated with emotional and behavioural problems at 3 and 5 years: the Eden mother-child cohort study</w:t>
      </w:r>
      <w:r w:rsidRPr="00E149AB">
        <w:rPr>
          <w:noProof/>
        </w:rPr>
        <w:t>. Eur Child Adolesc Psychiatry. 2014;23(12):1181-8.</w:t>
      </w:r>
    </w:p>
    <w:p w14:paraId="51BE008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39.</w:t>
      </w:r>
      <w:r w:rsidRPr="00E149AB">
        <w:rPr>
          <w:noProof/>
        </w:rPr>
        <w:tab/>
        <w:t xml:space="preserve">Peyre H, Bernard JY, Forhan A, Charles MA, De Agostini M, Heude B, et al. </w:t>
      </w:r>
      <w:r w:rsidRPr="00E149AB">
        <w:rPr>
          <w:b/>
          <w:i/>
          <w:noProof/>
        </w:rPr>
        <w:t>Predicting changes in language skills between 2 and 3 years in the EDEN mother-child cohort</w:t>
      </w:r>
      <w:r w:rsidRPr="00E149AB">
        <w:rPr>
          <w:noProof/>
        </w:rPr>
        <w:t>. PeerJ. 2014;2:e335.</w:t>
      </w:r>
    </w:p>
    <w:p w14:paraId="425337D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0.</w:t>
      </w:r>
      <w:r w:rsidRPr="00E149AB">
        <w:rPr>
          <w:noProof/>
        </w:rPr>
        <w:tab/>
        <w:t xml:space="preserve">Philippat C, Botton J, Calafat AM, Ye X, Charles MA, Slama R, et al. </w:t>
      </w:r>
      <w:r w:rsidRPr="00E149AB">
        <w:rPr>
          <w:b/>
          <w:i/>
          <w:noProof/>
        </w:rPr>
        <w:t>Prenatal exposure to phenols and growth in boys</w:t>
      </w:r>
      <w:r w:rsidRPr="00E149AB">
        <w:rPr>
          <w:noProof/>
        </w:rPr>
        <w:t>. Epidemiology. 2014;25(5):625-35.</w:t>
      </w:r>
    </w:p>
    <w:p w14:paraId="491FB20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1.</w:t>
      </w:r>
      <w:r w:rsidRPr="00E149AB">
        <w:rPr>
          <w:noProof/>
        </w:rPr>
        <w:tab/>
        <w:t xml:space="preserve">Sellier Y, Galineau J, Hulin A, Caini F, Marquis N, Navel V, et al. </w:t>
      </w:r>
      <w:r w:rsidRPr="00E149AB">
        <w:rPr>
          <w:b/>
          <w:i/>
          <w:noProof/>
        </w:rPr>
        <w:t>Health effects of ambient air pollution: do different methods for estimating exposure lead to different results?</w:t>
      </w:r>
      <w:r w:rsidRPr="00E149AB">
        <w:rPr>
          <w:noProof/>
        </w:rPr>
        <w:t xml:space="preserve"> Environ Int. 2014;66:165-73.</w:t>
      </w:r>
    </w:p>
    <w:p w14:paraId="19E351FB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2.</w:t>
      </w:r>
      <w:r w:rsidRPr="00E149AB">
        <w:rPr>
          <w:noProof/>
        </w:rPr>
        <w:tab/>
        <w:t xml:space="preserve">Bernard JY, Armand M, Garcia C, Forhan A, De Agostini M, Charles MA, et al. </w:t>
      </w:r>
      <w:r w:rsidRPr="00E149AB">
        <w:rPr>
          <w:b/>
          <w:i/>
          <w:noProof/>
        </w:rPr>
        <w:t>The association between linoleic acid levels in colostrum and child cognition at 2 and 3 y in the EDEN cohort</w:t>
      </w:r>
      <w:r w:rsidRPr="00E149AB">
        <w:rPr>
          <w:noProof/>
        </w:rPr>
        <w:t>. Pediatr Res. 2015;77(6):829-35.</w:t>
      </w:r>
    </w:p>
    <w:p w14:paraId="1AF8A57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3.</w:t>
      </w:r>
      <w:r w:rsidRPr="00E149AB">
        <w:rPr>
          <w:noProof/>
        </w:rPr>
        <w:tab/>
        <w:t xml:space="preserve">Callec R, Lamy C, Perdriolle-Galet E, Patte C, Heude B, Morel O, et al. </w:t>
      </w:r>
      <w:r w:rsidRPr="00E149AB">
        <w:rPr>
          <w:b/>
          <w:i/>
          <w:noProof/>
        </w:rPr>
        <w:t>Impact on obstetric outcome of third-trimester screening for small-for-gestational-age fetuses</w:t>
      </w:r>
      <w:r w:rsidRPr="00E149AB">
        <w:rPr>
          <w:noProof/>
        </w:rPr>
        <w:t>. Ultrasound Obstet Gynecol. 2015;46(2):216-20.</w:t>
      </w:r>
    </w:p>
    <w:p w14:paraId="5073E95E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4.</w:t>
      </w:r>
      <w:r w:rsidRPr="00E149AB">
        <w:rPr>
          <w:noProof/>
        </w:rPr>
        <w:tab/>
        <w:t xml:space="preserve">Camara S, de Lauzon-Guillain B, Heude B, Charles MA, Botton J, Plancoulaine S, et al. </w:t>
      </w:r>
      <w:r w:rsidRPr="00E149AB">
        <w:rPr>
          <w:b/>
          <w:i/>
          <w:noProof/>
        </w:rPr>
        <w:t xml:space="preserve">Multidimensionality of the relationship between social status and dietary patterns in early </w:t>
      </w:r>
      <w:r w:rsidRPr="00E149AB">
        <w:rPr>
          <w:b/>
          <w:i/>
          <w:noProof/>
        </w:rPr>
        <w:lastRenderedPageBreak/>
        <w:t>childhood: longitudinal results from the French EDEN mother-child cohort</w:t>
      </w:r>
      <w:r w:rsidRPr="00E149AB">
        <w:rPr>
          <w:noProof/>
        </w:rPr>
        <w:t>. Int J Behav Nutr Phys Act. 2015;12:122.</w:t>
      </w:r>
    </w:p>
    <w:p w14:paraId="6DF28981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5.</w:t>
      </w:r>
      <w:r w:rsidRPr="00E149AB">
        <w:rPr>
          <w:noProof/>
        </w:rPr>
        <w:tab/>
        <w:t xml:space="preserve">Foulon S, Pingault JB, Larroque B, Melchior M, Falissard B, Cote SM. </w:t>
      </w:r>
      <w:r w:rsidRPr="00E149AB">
        <w:rPr>
          <w:b/>
          <w:i/>
          <w:noProof/>
        </w:rPr>
        <w:t>Developmental predictors of inattention-hyperactivity from pregnancy to early childhood</w:t>
      </w:r>
      <w:r w:rsidRPr="00E149AB">
        <w:rPr>
          <w:noProof/>
        </w:rPr>
        <w:t>. PLoS One. 2015;10(5):e0125996.</w:t>
      </w:r>
    </w:p>
    <w:p w14:paraId="55ADA8F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6.</w:t>
      </w:r>
      <w:r w:rsidRPr="00E149AB">
        <w:rPr>
          <w:noProof/>
        </w:rPr>
        <w:tab/>
        <w:t xml:space="preserve">Ibanez G, Bernard JY, Rondet C, Peyre H, Forhan A, Kaminski M, et al. </w:t>
      </w:r>
      <w:r w:rsidRPr="00E149AB">
        <w:rPr>
          <w:b/>
          <w:i/>
          <w:noProof/>
        </w:rPr>
        <w:t>Effects of Antenatal Maternal Depression and Anxiety on Children's Early Cognitive Development: A Prospective Cohort Study</w:t>
      </w:r>
      <w:r w:rsidRPr="00E149AB">
        <w:rPr>
          <w:noProof/>
        </w:rPr>
        <w:t>. PLoS One. 2015;10(8):e0135849.</w:t>
      </w:r>
    </w:p>
    <w:p w14:paraId="7E2E98D9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7.</w:t>
      </w:r>
      <w:r w:rsidRPr="00E149AB">
        <w:rPr>
          <w:noProof/>
        </w:rPr>
        <w:tab/>
        <w:t xml:space="preserve">Lioret S, Betoko A, Forhan A, Charles MA, Heude B, de Lauzon-Guillain B, et al. </w:t>
      </w:r>
      <w:r w:rsidRPr="00E149AB">
        <w:rPr>
          <w:b/>
          <w:i/>
          <w:noProof/>
        </w:rPr>
        <w:t>Dietary patterns track from infancy to preschool age: cross-sectional and longitudinal perspectives</w:t>
      </w:r>
      <w:r w:rsidRPr="00E149AB">
        <w:rPr>
          <w:noProof/>
        </w:rPr>
        <w:t>. J Nutr. 2015;145(4):775-82.</w:t>
      </w:r>
    </w:p>
    <w:p w14:paraId="6A3768E6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8.</w:t>
      </w:r>
      <w:r w:rsidRPr="00E149AB">
        <w:rPr>
          <w:noProof/>
        </w:rPr>
        <w:tab/>
        <w:t xml:space="preserve">Melchior M, Hersi R, van der Waerden J, Larroque B, Saurel-Cubizolles MJ, Chollet A, et al. </w:t>
      </w:r>
      <w:r w:rsidRPr="00E149AB">
        <w:rPr>
          <w:b/>
          <w:i/>
          <w:noProof/>
        </w:rPr>
        <w:t>Maternal tobacco smoking in pregnancy and children's socio-emotional development at age 5: The EDEN mother-child birth cohort study</w:t>
      </w:r>
      <w:r w:rsidRPr="00E149AB">
        <w:rPr>
          <w:noProof/>
        </w:rPr>
        <w:t>. Eur Psychiatry. 2015;30(5):562-8.</w:t>
      </w:r>
    </w:p>
    <w:p w14:paraId="4EDE589E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49.</w:t>
      </w:r>
      <w:r w:rsidRPr="00E149AB">
        <w:rPr>
          <w:noProof/>
        </w:rPr>
        <w:tab/>
        <w:t xml:space="preserve">Plancoulaine S, Lioret S, Regnault N, Heude B, Charles MA, Eden Mother-Child Cohort Study G. </w:t>
      </w:r>
      <w:r w:rsidRPr="00E149AB">
        <w:rPr>
          <w:b/>
          <w:i/>
          <w:noProof/>
        </w:rPr>
        <w:t>Gender-specific factors associated with shorter sleep duration at age 3 years</w:t>
      </w:r>
      <w:r w:rsidRPr="00E149AB">
        <w:rPr>
          <w:noProof/>
        </w:rPr>
        <w:t>. J Sleep Res. 2015;24(6):610-20.</w:t>
      </w:r>
    </w:p>
    <w:p w14:paraId="1E68FEE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0.</w:t>
      </w:r>
      <w:r w:rsidRPr="00E149AB">
        <w:rPr>
          <w:noProof/>
        </w:rPr>
        <w:tab/>
        <w:t xml:space="preserve">van der Waerden J, Galera C, Larroque B, Saurel-Cubizolles MJ, Sutter-Dallay AL, Melchior M, et al. </w:t>
      </w:r>
      <w:r w:rsidRPr="00E149AB">
        <w:rPr>
          <w:b/>
          <w:i/>
          <w:noProof/>
        </w:rPr>
        <w:t>Maternal Depression Trajectories and Children's Behavior at Age 5 Years</w:t>
      </w:r>
      <w:r w:rsidRPr="00E149AB">
        <w:rPr>
          <w:noProof/>
        </w:rPr>
        <w:t>. J Pediatr. 2015;166(6):1440-8 e1.</w:t>
      </w:r>
    </w:p>
    <w:p w14:paraId="1EA03028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1.</w:t>
      </w:r>
      <w:r w:rsidRPr="00E149AB">
        <w:rPr>
          <w:noProof/>
        </w:rPr>
        <w:tab/>
        <w:t xml:space="preserve">van der Waerden J, Galera C, Saurel-Cubizolles MJ, Sutter-Dallay AL, Melchior M, Group EM-CCS. </w:t>
      </w:r>
      <w:r w:rsidRPr="00E149AB">
        <w:rPr>
          <w:b/>
          <w:i/>
          <w:noProof/>
        </w:rPr>
        <w:t>Predictors of persistent maternal depression trajectories in early childhood: results from the EDEN mother-child cohort study in France</w:t>
      </w:r>
      <w:r w:rsidRPr="00E149AB">
        <w:rPr>
          <w:noProof/>
        </w:rPr>
        <w:t>. Psychol Med. 2015;45(9):1999-2012.</w:t>
      </w:r>
    </w:p>
    <w:p w14:paraId="415FB10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2.</w:t>
      </w:r>
      <w:r w:rsidRPr="00E149AB">
        <w:rPr>
          <w:noProof/>
        </w:rPr>
        <w:tab/>
        <w:t xml:space="preserve">Botton J, Philippat C, Calafat AM, Carles S, Charles MA, Slama R, et al. </w:t>
      </w:r>
      <w:r w:rsidRPr="00E149AB">
        <w:rPr>
          <w:b/>
          <w:i/>
          <w:noProof/>
        </w:rPr>
        <w:t>Phthalate pregnancy exposure and male offspring growth from the intra-uterine period to five years of age</w:t>
      </w:r>
      <w:r w:rsidRPr="00E149AB">
        <w:rPr>
          <w:noProof/>
        </w:rPr>
        <w:t>. Environ Res. 2016;151:601-9.</w:t>
      </w:r>
    </w:p>
    <w:p w14:paraId="4F64070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3.</w:t>
      </w:r>
      <w:r w:rsidRPr="00E149AB">
        <w:rPr>
          <w:noProof/>
        </w:rPr>
        <w:tab/>
        <w:t xml:space="preserve">Carles S, Charles MA, Forhan A, Slama R, Heude B, Botton J, et al. </w:t>
      </w:r>
      <w:r w:rsidRPr="00E149AB">
        <w:rPr>
          <w:b/>
          <w:i/>
          <w:noProof/>
        </w:rPr>
        <w:t>A Novel Method to Describe Early Offspring Body Mass Index (BMI) Trajectories and to Study Its Determinants</w:t>
      </w:r>
      <w:r w:rsidRPr="00E149AB">
        <w:rPr>
          <w:noProof/>
        </w:rPr>
        <w:t>. PLoS One. 2016;11(6):e0157766.</w:t>
      </w:r>
    </w:p>
    <w:p w14:paraId="530FD09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4.</w:t>
      </w:r>
      <w:r w:rsidRPr="00E149AB">
        <w:rPr>
          <w:noProof/>
        </w:rPr>
        <w:tab/>
        <w:t xml:space="preserve">Fritel X, Tsegan YE, Pierre F, Saurel-Cubizolles MJ, Group EM-CCS. </w:t>
      </w:r>
      <w:r w:rsidRPr="00E149AB">
        <w:rPr>
          <w:b/>
          <w:i/>
          <w:noProof/>
        </w:rPr>
        <w:t>Association of postpartum depressive symptoms and urinary incontinence. A cohort study</w:t>
      </w:r>
      <w:r w:rsidRPr="00E149AB">
        <w:rPr>
          <w:noProof/>
        </w:rPr>
        <w:t>. Eur J Obstet Gynecol Reprod Biol. 2016;198:62-7.</w:t>
      </w:r>
    </w:p>
    <w:p w14:paraId="2459EAFB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5.</w:t>
      </w:r>
      <w:r w:rsidRPr="00E149AB">
        <w:rPr>
          <w:noProof/>
        </w:rPr>
        <w:tab/>
        <w:t xml:space="preserve">Galera C, Bernard JY, van der Waerden J, Bouvard MP, Lioret S, Forhan A, et al. </w:t>
      </w:r>
      <w:r w:rsidRPr="00E149AB">
        <w:rPr>
          <w:b/>
          <w:i/>
          <w:noProof/>
        </w:rPr>
        <w:t>Prenatal Caffeine Exposure and Child IQ at Age 5.5 Years: The EDEN Mother-Child Cohort</w:t>
      </w:r>
      <w:r w:rsidRPr="00E149AB">
        <w:rPr>
          <w:noProof/>
        </w:rPr>
        <w:t>. Biol Psychiatry. 2016;80(9):720-6.</w:t>
      </w:r>
    </w:p>
    <w:p w14:paraId="097B639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6.</w:t>
      </w:r>
      <w:r w:rsidRPr="00E149AB">
        <w:rPr>
          <w:noProof/>
        </w:rPr>
        <w:tab/>
        <w:t xml:space="preserve">Germa A, Clement C, Weissenbach M, Heude B, Forhan A, Martin-Marchand L, et al. </w:t>
      </w:r>
      <w:r w:rsidRPr="00E149AB">
        <w:rPr>
          <w:b/>
          <w:i/>
          <w:noProof/>
        </w:rPr>
        <w:t>Early risk factors for posterior crossbite and anterior open bite in the primary dentition</w:t>
      </w:r>
      <w:r w:rsidRPr="00E149AB">
        <w:rPr>
          <w:noProof/>
        </w:rPr>
        <w:t>. Angle Orthod. 2016;86(5):832-8.</w:t>
      </w:r>
    </w:p>
    <w:p w14:paraId="419D255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7.</w:t>
      </w:r>
      <w:r w:rsidRPr="00E149AB">
        <w:rPr>
          <w:noProof/>
        </w:rPr>
        <w:tab/>
        <w:t xml:space="preserve">Guedeney A, Forhan A, Larroque B, de Agostini M, Pingault JB, Heude B, et al. </w:t>
      </w:r>
      <w:r w:rsidRPr="00E149AB">
        <w:rPr>
          <w:b/>
          <w:i/>
          <w:noProof/>
        </w:rPr>
        <w:t>Social Withdrawal Behaviour at One Year of Age Is Associated with Delays in Reaching Language Milestones in the EDEN Mother-Child Cohort Study</w:t>
      </w:r>
      <w:r w:rsidRPr="00E149AB">
        <w:rPr>
          <w:noProof/>
        </w:rPr>
        <w:t>. PLoS One. 2016;11(7):e0158426.</w:t>
      </w:r>
    </w:p>
    <w:p w14:paraId="0193D42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58.</w:t>
      </w:r>
      <w:r w:rsidRPr="00E149AB">
        <w:rPr>
          <w:noProof/>
        </w:rPr>
        <w:tab/>
        <w:t xml:space="preserve">Heude B, Forhan A, Slama R, Douhaud L, Bedel S, Saurel-Cubizolles MJ, et al. </w:t>
      </w:r>
      <w:r w:rsidRPr="00E149AB">
        <w:rPr>
          <w:b/>
          <w:i/>
          <w:noProof/>
        </w:rPr>
        <w:t>Cohort Profile: The EDEN mother-child cohort on the prenatal and early postnatal determinants of child health and development</w:t>
      </w:r>
      <w:r w:rsidRPr="00E149AB">
        <w:rPr>
          <w:noProof/>
        </w:rPr>
        <w:t>. Int J Epidemiol. 2016;45(2):353-63.</w:t>
      </w:r>
    </w:p>
    <w:p w14:paraId="5617608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lastRenderedPageBreak/>
        <w:t>59.</w:t>
      </w:r>
      <w:r w:rsidRPr="00E149AB">
        <w:rPr>
          <w:noProof/>
        </w:rPr>
        <w:tab/>
        <w:t xml:space="preserve">Jacota M, Forhan A, Saldanha-Gomes C, Charles MA, Heude B, Group EM-CCS. </w:t>
      </w:r>
      <w:r w:rsidRPr="00E149AB">
        <w:rPr>
          <w:b/>
          <w:i/>
          <w:noProof/>
        </w:rPr>
        <w:t>Maternal weight prior and during pregnancy and offspring's BMI and adiposity at 5-6 years in the EDEN mother-child cohort</w:t>
      </w:r>
      <w:r w:rsidRPr="00E149AB">
        <w:rPr>
          <w:noProof/>
        </w:rPr>
        <w:t>. Pediatr Obes. 2016.</w:t>
      </w:r>
    </w:p>
    <w:p w14:paraId="04763B0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0.</w:t>
      </w:r>
      <w:r w:rsidRPr="00E149AB">
        <w:rPr>
          <w:noProof/>
        </w:rPr>
        <w:tab/>
        <w:t xml:space="preserve">Kadawathagedara M, Tong AC, Heude B, Forhan A, Charles MA, Sirot V, et al. </w:t>
      </w:r>
      <w:r w:rsidRPr="00E149AB">
        <w:rPr>
          <w:b/>
          <w:i/>
          <w:noProof/>
        </w:rPr>
        <w:t>Dietary acrylamide intake during pregnancy and anthropometry at birth in the French EDEN mother-child cohort study</w:t>
      </w:r>
      <w:r w:rsidRPr="00E149AB">
        <w:rPr>
          <w:noProof/>
        </w:rPr>
        <w:t>. Environ Res. 2016;149:189-96.</w:t>
      </w:r>
    </w:p>
    <w:p w14:paraId="710928BE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1.</w:t>
      </w:r>
      <w:r w:rsidRPr="00E149AB">
        <w:rPr>
          <w:noProof/>
        </w:rPr>
        <w:tab/>
        <w:t xml:space="preserve">Peyre H, Bernard JY, Hoertel N, Forhan A, Charles MA, De Agostini M, et al. </w:t>
      </w:r>
      <w:r w:rsidRPr="00E149AB">
        <w:rPr>
          <w:b/>
          <w:i/>
          <w:noProof/>
        </w:rPr>
        <w:t>Differential effects of factors influencing cognitive development at the age of 5-to-6 years</w:t>
      </w:r>
      <w:r w:rsidRPr="00E149AB">
        <w:rPr>
          <w:noProof/>
        </w:rPr>
        <w:t>. Cognitive Development. 2016;40:152-62.</w:t>
      </w:r>
    </w:p>
    <w:p w14:paraId="28DDA80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2.</w:t>
      </w:r>
      <w:r w:rsidRPr="00E149AB">
        <w:rPr>
          <w:noProof/>
        </w:rPr>
        <w:tab/>
        <w:t xml:space="preserve">Peyre H, Charkaluk ML, Forhan A, Heude B, Ramus F, Group EM-CCS. </w:t>
      </w:r>
      <w:r w:rsidRPr="00E149AB">
        <w:rPr>
          <w:b/>
          <w:i/>
          <w:noProof/>
        </w:rPr>
        <w:t>Do developmental milestones at 4, 8, 12 and 24 months predict IQ at 5-6 years old? Results of the EDEN mother-child cohort</w:t>
      </w:r>
      <w:r w:rsidRPr="00E149AB">
        <w:rPr>
          <w:noProof/>
        </w:rPr>
        <w:t>. Eur J Paediatr Neurol. 2016.</w:t>
      </w:r>
    </w:p>
    <w:p w14:paraId="5E96DDD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3.</w:t>
      </w:r>
      <w:r w:rsidRPr="00E149AB">
        <w:rPr>
          <w:noProof/>
        </w:rPr>
        <w:tab/>
        <w:t xml:space="preserve">Peyre H, Galera C, van der Waerden J, Hoertel N, Bernard JY, Melchior M, et al. </w:t>
      </w:r>
      <w:r w:rsidRPr="00E149AB">
        <w:rPr>
          <w:b/>
          <w:i/>
          <w:noProof/>
        </w:rPr>
        <w:t>Relationship between early language skills and the development of inattention/hyperactivity symptoms during the preschool period: Results of the EDEN mother-child cohort</w:t>
      </w:r>
      <w:r w:rsidRPr="00E149AB">
        <w:rPr>
          <w:noProof/>
        </w:rPr>
        <w:t>. BMC Psychiatry. 2016;16(1):380.</w:t>
      </w:r>
    </w:p>
    <w:p w14:paraId="11ED15B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4.</w:t>
      </w:r>
      <w:r w:rsidRPr="00E149AB">
        <w:rPr>
          <w:noProof/>
        </w:rPr>
        <w:tab/>
        <w:t xml:space="preserve">Peyre H, Ramus F, Melchior M, Forhan A, Heude B, Gauvrit N, et al. </w:t>
      </w:r>
      <w:r w:rsidRPr="00E149AB">
        <w:rPr>
          <w:b/>
          <w:i/>
          <w:noProof/>
        </w:rPr>
        <w:t>Emotional, behavioral and social difficulties among high-IQ children during the preschool period: Results of the EDEN mother–child cohort</w:t>
      </w:r>
      <w:r w:rsidRPr="00E149AB">
        <w:rPr>
          <w:noProof/>
        </w:rPr>
        <w:t>. Personality and Individual Differences. 2016;94:366-71.</w:t>
      </w:r>
    </w:p>
    <w:p w14:paraId="57EDA24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5.</w:t>
      </w:r>
      <w:r w:rsidRPr="00E149AB">
        <w:rPr>
          <w:noProof/>
        </w:rPr>
        <w:tab/>
        <w:t xml:space="preserve">Quiboeuf E, Saurel-Cubizolles MJ, Fritel X, Group EM-CCS. </w:t>
      </w:r>
      <w:r w:rsidRPr="00E149AB">
        <w:rPr>
          <w:b/>
          <w:i/>
          <w:noProof/>
        </w:rPr>
        <w:t>Trends in urinary incontinence in women between 4 and 24 months postpartum in the EDEN cohort</w:t>
      </w:r>
      <w:r w:rsidRPr="00E149AB">
        <w:rPr>
          <w:noProof/>
        </w:rPr>
        <w:t>. BJOG. 2016;123(7):1222-8.</w:t>
      </w:r>
    </w:p>
    <w:p w14:paraId="4022CCBE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6.</w:t>
      </w:r>
      <w:r w:rsidRPr="00E149AB">
        <w:rPr>
          <w:noProof/>
        </w:rPr>
        <w:tab/>
        <w:t xml:space="preserve">Rekima A, Macchiaverni P, Turfkruyer M, Holvoet S, Dupuis L, Baiz N, et al. </w:t>
      </w:r>
      <w:r w:rsidRPr="00E149AB">
        <w:rPr>
          <w:b/>
          <w:i/>
          <w:noProof/>
        </w:rPr>
        <w:t>Long term reduction in food allergy susceptibility in mice by combining breastfeeding-induced tolerance and TGF-beta enriched formula after weaning</w:t>
      </w:r>
      <w:r w:rsidRPr="00E149AB">
        <w:rPr>
          <w:noProof/>
        </w:rPr>
        <w:t>. Clin Exp Allergy. 2016.</w:t>
      </w:r>
    </w:p>
    <w:p w14:paraId="7B305B03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7.</w:t>
      </w:r>
      <w:r w:rsidRPr="00E149AB">
        <w:rPr>
          <w:noProof/>
        </w:rPr>
        <w:tab/>
        <w:t xml:space="preserve">Reynaud E, Forhan A, Heude B, de Lauzon-Guillain B, Charles MA, Plancoulaine S. </w:t>
      </w:r>
      <w:r w:rsidRPr="00E149AB">
        <w:rPr>
          <w:b/>
          <w:i/>
          <w:noProof/>
        </w:rPr>
        <w:t>Night-waking trajectories and associated factors in French preschoolers from the EDEN birth-cohort</w:t>
      </w:r>
      <w:r w:rsidRPr="00E149AB">
        <w:rPr>
          <w:noProof/>
        </w:rPr>
        <w:t>. Sleep Med. 2016;27-28:59-65.</w:t>
      </w:r>
    </w:p>
    <w:p w14:paraId="6CACE3D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8.</w:t>
      </w:r>
      <w:r w:rsidRPr="00E149AB">
        <w:rPr>
          <w:noProof/>
        </w:rPr>
        <w:tab/>
        <w:t xml:space="preserve">Taine M, Stengel B, Forhan A, Carles S, Botton J, Charles MA, et al. </w:t>
      </w:r>
      <w:r w:rsidRPr="00E149AB">
        <w:rPr>
          <w:b/>
          <w:i/>
          <w:noProof/>
        </w:rPr>
        <w:t>Rapid Early Growth May Modulate the Association Between Birth Weight and Blood Pressure at 5 Years in the EDEN Cohort Study</w:t>
      </w:r>
      <w:r w:rsidRPr="00E149AB">
        <w:rPr>
          <w:noProof/>
        </w:rPr>
        <w:t>. Hypertension. 2016;68(4):859-65.</w:t>
      </w:r>
    </w:p>
    <w:p w14:paraId="7905076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69.</w:t>
      </w:r>
      <w:r w:rsidRPr="00E149AB">
        <w:rPr>
          <w:noProof/>
        </w:rPr>
        <w:tab/>
        <w:t xml:space="preserve">Yuan WL, Rigal N, Monnery-Patris S, Chabanet C, Forhan A, Charles MA, et al. </w:t>
      </w:r>
      <w:r w:rsidRPr="00E149AB">
        <w:rPr>
          <w:b/>
          <w:i/>
          <w:noProof/>
        </w:rPr>
        <w:t>Early determinants of food liking among 5y-old children: a longitudinal study from the EDEN mother-child cohort</w:t>
      </w:r>
      <w:r w:rsidRPr="00E149AB">
        <w:rPr>
          <w:noProof/>
        </w:rPr>
        <w:t>. Int J Behav Nutr Phys Act. 2016;13:20.</w:t>
      </w:r>
    </w:p>
    <w:p w14:paraId="7787422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0.</w:t>
      </w:r>
      <w:r w:rsidRPr="00E149AB">
        <w:rPr>
          <w:noProof/>
        </w:rPr>
        <w:tab/>
        <w:t xml:space="preserve">Abulizi X, Pryor L, Michel G, Melchior M, van der Waerden J, Group EM-CCS. </w:t>
      </w:r>
      <w:r w:rsidRPr="00E149AB">
        <w:rPr>
          <w:b/>
          <w:i/>
          <w:noProof/>
        </w:rPr>
        <w:t>Temperament in infancy and behavioral and emotional problems at age 5.5: The EDEN mother-child cohort</w:t>
      </w:r>
      <w:r w:rsidRPr="00E149AB">
        <w:rPr>
          <w:noProof/>
        </w:rPr>
        <w:t>. PLoS One. 2017;12(2):e0171971.</w:t>
      </w:r>
    </w:p>
    <w:p w14:paraId="122C84E6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1.</w:t>
      </w:r>
      <w:r w:rsidRPr="00E149AB">
        <w:rPr>
          <w:noProof/>
        </w:rPr>
        <w:tab/>
        <w:t xml:space="preserve">Armand M, Bernard JY, Forhan A, Heude B, Charles MA. </w:t>
      </w:r>
      <w:r w:rsidRPr="00E149AB">
        <w:rPr>
          <w:b/>
          <w:i/>
          <w:noProof/>
        </w:rPr>
        <w:t>Maternal nutritional determinants of colostrum fatty acids in the EDEN mother-child cohort</w:t>
      </w:r>
      <w:r w:rsidRPr="00E149AB">
        <w:rPr>
          <w:noProof/>
        </w:rPr>
        <w:t>. Clinical nutrition (Edinburgh, Scotland). 2017.</w:t>
      </w:r>
    </w:p>
    <w:p w14:paraId="7473283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2.</w:t>
      </w:r>
      <w:r w:rsidRPr="00E149AB">
        <w:rPr>
          <w:noProof/>
        </w:rPr>
        <w:tab/>
        <w:t xml:space="preserve">Baiz N, Chastang J, Ibanez G, Annesi-Maesano I. </w:t>
      </w:r>
      <w:r w:rsidRPr="00E149AB">
        <w:rPr>
          <w:b/>
          <w:i/>
          <w:noProof/>
        </w:rPr>
        <w:t>Prenatal exposure to selenium may protect against wheezing in children by the age of 3</w:t>
      </w:r>
      <w:r w:rsidRPr="00E149AB">
        <w:rPr>
          <w:noProof/>
        </w:rPr>
        <w:t>. Immun Inflamm Dis. 2017;5(1):37-44.</w:t>
      </w:r>
    </w:p>
    <w:p w14:paraId="3E416C1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3.</w:t>
      </w:r>
      <w:r w:rsidRPr="00E149AB">
        <w:rPr>
          <w:noProof/>
        </w:rPr>
        <w:tab/>
        <w:t xml:space="preserve">Baiz N, Macchiaverni P, Tulic MK, Rekima A, Annesi-Maesano I, Verhasselt V, et al. </w:t>
      </w:r>
      <w:r w:rsidRPr="00E149AB">
        <w:rPr>
          <w:b/>
          <w:i/>
          <w:noProof/>
        </w:rPr>
        <w:t>Early oral exposure to house dust mite allergen through breast milk: A potential risk factor for allergic sensitization and respiratory allergies in children</w:t>
      </w:r>
      <w:r w:rsidRPr="00E149AB">
        <w:rPr>
          <w:noProof/>
        </w:rPr>
        <w:t>. J Allergy Clin Immunol. 2017;139(1):369-72 e10.</w:t>
      </w:r>
    </w:p>
    <w:p w14:paraId="0AFC1E6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lastRenderedPageBreak/>
        <w:t>74.</w:t>
      </w:r>
      <w:r w:rsidRPr="00E149AB">
        <w:rPr>
          <w:noProof/>
        </w:rPr>
        <w:tab/>
        <w:t xml:space="preserve">Bernard JY, Armand M, Peyre H, Garcia C, Forhan A, De Agostini M, et al. </w:t>
      </w:r>
      <w:r w:rsidRPr="00E149AB">
        <w:rPr>
          <w:b/>
          <w:i/>
          <w:noProof/>
        </w:rPr>
        <w:t>Breastfeeding, Polyunsaturated Fatty Acid Levels in Colostrum and Child Intelligence Quotient at Age 5-6 Years</w:t>
      </w:r>
      <w:r w:rsidRPr="00E149AB">
        <w:rPr>
          <w:noProof/>
        </w:rPr>
        <w:t>. J Pediatr. 2017;183:43-50 e3.</w:t>
      </w:r>
    </w:p>
    <w:p w14:paraId="6908F24E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5.</w:t>
      </w:r>
      <w:r w:rsidRPr="00E149AB">
        <w:rPr>
          <w:noProof/>
        </w:rPr>
        <w:tab/>
        <w:t xml:space="preserve">Betoko A, Lioret S, Heude B, Hankard R, Carles S, Forhan A, et al. </w:t>
      </w:r>
      <w:r w:rsidRPr="00E149AB">
        <w:rPr>
          <w:b/>
          <w:i/>
          <w:noProof/>
        </w:rPr>
        <w:t>Influence of infant feeding patterns over the first year of life on growth from birth to 5 years</w:t>
      </w:r>
      <w:r w:rsidRPr="00E149AB">
        <w:rPr>
          <w:noProof/>
        </w:rPr>
        <w:t>. Pediatr Obes. 2017.</w:t>
      </w:r>
    </w:p>
    <w:p w14:paraId="3E2E6EB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6.</w:t>
      </w:r>
      <w:r w:rsidRPr="00E149AB">
        <w:rPr>
          <w:noProof/>
        </w:rPr>
        <w:tab/>
        <w:t xml:space="preserve">Carles S, Charles MA, Heude B, Ahmed I, Botton J. </w:t>
      </w:r>
      <w:r w:rsidRPr="00E149AB">
        <w:rPr>
          <w:b/>
          <w:i/>
          <w:noProof/>
        </w:rPr>
        <w:t>Joint Bayesian weight and height postnatal growth model to study the effects of maternal smoking during pregnancy</w:t>
      </w:r>
      <w:r w:rsidRPr="00E149AB">
        <w:rPr>
          <w:noProof/>
        </w:rPr>
        <w:t>. Stat Med. 2017;36(25):3990-4006.</w:t>
      </w:r>
    </w:p>
    <w:p w14:paraId="5ED8303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7.</w:t>
      </w:r>
      <w:r w:rsidRPr="00E149AB">
        <w:rPr>
          <w:noProof/>
        </w:rPr>
        <w:tab/>
        <w:t xml:space="preserve">Charkaluk ML, Rousseau J, Calderon J, Bernard JY, Forhan A, Heude B, et al. </w:t>
      </w:r>
      <w:r w:rsidRPr="00E149AB">
        <w:rPr>
          <w:b/>
          <w:i/>
          <w:noProof/>
        </w:rPr>
        <w:t>Ages and Stages Questionnaire at 3 Years for Predicting IQ at 5-6 Years</w:t>
      </w:r>
      <w:r w:rsidRPr="00E149AB">
        <w:rPr>
          <w:noProof/>
        </w:rPr>
        <w:t>. Pediatrics. 2017;139(4).</w:t>
      </w:r>
    </w:p>
    <w:p w14:paraId="56B9A6E1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8.</w:t>
      </w:r>
      <w:r w:rsidRPr="00E149AB">
        <w:rPr>
          <w:noProof/>
        </w:rPr>
        <w:tab/>
        <w:t xml:space="preserve">de Lauzon-Guillain B, Clifton EA, Day FR, Clement K, Brage S, Forouhi NG, et al. </w:t>
      </w:r>
      <w:r w:rsidRPr="00E149AB">
        <w:rPr>
          <w:b/>
          <w:i/>
          <w:noProof/>
        </w:rPr>
        <w:t>Mediation and modification of genetic susceptibility to obesity by eating behaviors</w:t>
      </w:r>
      <w:r w:rsidRPr="00E149AB">
        <w:rPr>
          <w:noProof/>
        </w:rPr>
        <w:t>. Am J Clin Nutr. 2017;106(4):996-1004.</w:t>
      </w:r>
    </w:p>
    <w:p w14:paraId="1B38039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79.</w:t>
      </w:r>
      <w:r w:rsidRPr="00E149AB">
        <w:rPr>
          <w:noProof/>
        </w:rPr>
        <w:tab/>
        <w:t xml:space="preserve">Gorecki S, Bemrah N, Roudot AC, Marchioni E, Le Bizec B, Faivre F, et al. </w:t>
      </w:r>
      <w:r w:rsidRPr="00E149AB">
        <w:rPr>
          <w:b/>
          <w:i/>
          <w:noProof/>
        </w:rPr>
        <w:t>Human health risks related to the consumption of foodstuffs of animal origin contaminated by bisphenol A</w:t>
      </w:r>
      <w:r w:rsidRPr="00E149AB">
        <w:rPr>
          <w:noProof/>
        </w:rPr>
        <w:t>. Food and chemical toxicology : an international journal published for the British Industrial Biological Research Association. 2017;110:333-9.</w:t>
      </w:r>
    </w:p>
    <w:p w14:paraId="27752C11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0.</w:t>
      </w:r>
      <w:r w:rsidRPr="00E149AB">
        <w:rPr>
          <w:noProof/>
        </w:rPr>
        <w:tab/>
        <w:t xml:space="preserve">Guedeney A, Doukhan S, Forhan A, Heude B, Peyre H, Group EM-CCS. </w:t>
      </w:r>
      <w:r w:rsidRPr="00E149AB">
        <w:rPr>
          <w:b/>
          <w:i/>
          <w:noProof/>
        </w:rPr>
        <w:t>To which extent social withdrawal at the age of 1 year is associated with IQ at 5-6 years old? Results of the EDEN mother-child cohort</w:t>
      </w:r>
      <w:r w:rsidRPr="00E149AB">
        <w:rPr>
          <w:noProof/>
        </w:rPr>
        <w:t>. Eur Child Adolesc Psychiatry. 2017.</w:t>
      </w:r>
    </w:p>
    <w:p w14:paraId="601C533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1.</w:t>
      </w:r>
      <w:r w:rsidRPr="00E149AB">
        <w:rPr>
          <w:noProof/>
        </w:rPr>
        <w:tab/>
        <w:t xml:space="preserve">Peyre H, Charkaluk ML, Forhan A, Heude B, Ramus F, Group EM-CCS. </w:t>
      </w:r>
      <w:r w:rsidRPr="00E149AB">
        <w:rPr>
          <w:b/>
          <w:i/>
          <w:noProof/>
        </w:rPr>
        <w:t>Do developmental milestones at 4, 8, 12 and 24 months predict IQ at 5-6 years old? Results of the EDEN mother-child cohort</w:t>
      </w:r>
      <w:r w:rsidRPr="00E149AB">
        <w:rPr>
          <w:noProof/>
        </w:rPr>
        <w:t>. Eur J Paediatr Neurol. 2017;21(2):272-9.</w:t>
      </w:r>
    </w:p>
    <w:p w14:paraId="3AB006C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2.</w:t>
      </w:r>
      <w:r w:rsidRPr="00E149AB">
        <w:rPr>
          <w:noProof/>
        </w:rPr>
        <w:tab/>
        <w:t xml:space="preserve">Philippat C, Nakiwala D, Calafat AM, Botton J, De Agostini M, Heude B, et al. </w:t>
      </w:r>
      <w:r w:rsidRPr="00E149AB">
        <w:rPr>
          <w:b/>
          <w:i/>
          <w:noProof/>
        </w:rPr>
        <w:t>Prenatal Exposure to Nonpersistent Endocrine Disruptors and Behavior in Boys at 3 and 5 Years</w:t>
      </w:r>
      <w:r w:rsidRPr="00E149AB">
        <w:rPr>
          <w:noProof/>
        </w:rPr>
        <w:t>. Environ Health Perspect. 2017;125(9):097014.</w:t>
      </w:r>
    </w:p>
    <w:p w14:paraId="4B3BD7EB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3.</w:t>
      </w:r>
      <w:r w:rsidRPr="00E149AB">
        <w:rPr>
          <w:noProof/>
        </w:rPr>
        <w:tab/>
        <w:t xml:space="preserve">Reynaud E, Vecchierini MF, Heude B, Charles MA, Plancoulaine S. </w:t>
      </w:r>
      <w:r w:rsidRPr="00E149AB">
        <w:rPr>
          <w:b/>
          <w:i/>
          <w:noProof/>
        </w:rPr>
        <w:t>Sleep and its relation to cognition and behaviour in preschool-aged children of the general population: a systematic review</w:t>
      </w:r>
      <w:r w:rsidRPr="00E149AB">
        <w:rPr>
          <w:noProof/>
        </w:rPr>
        <w:t>. J Sleep Res. 2017.</w:t>
      </w:r>
    </w:p>
    <w:p w14:paraId="4A7D655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4.</w:t>
      </w:r>
      <w:r w:rsidRPr="00E149AB">
        <w:rPr>
          <w:noProof/>
        </w:rPr>
        <w:tab/>
        <w:t xml:space="preserve">Saldanha-Gomes C, Heude B, Charles MA, de Lauzon-Guillain B, Botton J, Carles S, et al. </w:t>
      </w:r>
      <w:r w:rsidRPr="00E149AB">
        <w:rPr>
          <w:b/>
          <w:i/>
          <w:noProof/>
        </w:rPr>
        <w:t>Prospective associations between energy balance-related behaviors at 2 years of age and subsequent adiposity: the EDEN mother-child cohort</w:t>
      </w:r>
      <w:r w:rsidRPr="00E149AB">
        <w:rPr>
          <w:noProof/>
        </w:rPr>
        <w:t>. Int J Obes (Lond). 2017;41(1):38-45.</w:t>
      </w:r>
    </w:p>
    <w:p w14:paraId="7421115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5.</w:t>
      </w:r>
      <w:r w:rsidRPr="00E149AB">
        <w:rPr>
          <w:noProof/>
        </w:rPr>
        <w:tab/>
        <w:t xml:space="preserve">Traore T, Forhan A, Sirot V, Kadawathagedara M, Heude B, Hulin M, et al. </w:t>
      </w:r>
      <w:r w:rsidRPr="00E149AB">
        <w:rPr>
          <w:b/>
          <w:i/>
          <w:noProof/>
        </w:rPr>
        <w:t>To which mixtures are French pregnant women mainly exposed? A combination of the second French total diet study with the EDEN and ELFE cohort studies</w:t>
      </w:r>
      <w:r w:rsidRPr="00E149AB">
        <w:rPr>
          <w:noProof/>
        </w:rPr>
        <w:t>. Food and chemical toxicology : an international journal published for the British Industrial Biological Research Association. 2017;111:310-28.</w:t>
      </w:r>
    </w:p>
    <w:p w14:paraId="22BC5B2B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6.</w:t>
      </w:r>
      <w:r w:rsidRPr="00E149AB">
        <w:rPr>
          <w:noProof/>
        </w:rPr>
        <w:tab/>
        <w:t xml:space="preserve">van der Waerden J, Bernard JY, De Agostini M, Saurel-Cubizolles MJ, Peyre H, Heude B, et al. </w:t>
      </w:r>
      <w:r w:rsidRPr="00E149AB">
        <w:rPr>
          <w:b/>
          <w:i/>
          <w:noProof/>
        </w:rPr>
        <w:t>Persistent maternal depressive symptoms trajectories influence children's IQ: The EDEN mother-child cohort</w:t>
      </w:r>
      <w:r w:rsidRPr="00E149AB">
        <w:rPr>
          <w:noProof/>
        </w:rPr>
        <w:t>. Depress Anxiety. 2017;34(2):105-17.</w:t>
      </w:r>
    </w:p>
    <w:p w14:paraId="7D0ACB2B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7.</w:t>
      </w:r>
      <w:r w:rsidRPr="00E149AB">
        <w:rPr>
          <w:noProof/>
        </w:rPr>
        <w:tab/>
        <w:t xml:space="preserve">Vernet C, Pin I, Giorgis-Allemand L, Philippat C, Benmerad M, Quentin J, et al. </w:t>
      </w:r>
      <w:r w:rsidRPr="00E149AB">
        <w:rPr>
          <w:b/>
          <w:i/>
          <w:noProof/>
        </w:rPr>
        <w:t>In Utero Exposure to Select Phenols and Phthalates and Respiratory Health in Five-Year-Old Boys: A Prospective Study</w:t>
      </w:r>
      <w:r w:rsidRPr="00E149AB">
        <w:rPr>
          <w:noProof/>
        </w:rPr>
        <w:t>. Environ Health Perspect. 2017;125(9):097006.</w:t>
      </w:r>
    </w:p>
    <w:p w14:paraId="101A5C8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8.</w:t>
      </w:r>
      <w:r w:rsidRPr="00E149AB">
        <w:rPr>
          <w:noProof/>
        </w:rPr>
        <w:tab/>
        <w:t xml:space="preserve">Yuan WL, Nicklaus S, Lioret S, Lange C, Forhan A, Heude B, et al. </w:t>
      </w:r>
      <w:r w:rsidRPr="00E149AB">
        <w:rPr>
          <w:b/>
          <w:i/>
          <w:noProof/>
        </w:rPr>
        <w:t>Early factors related to carbohydrate and fat intake at 8 and 12 months: results from the EDEN mother-child cohort</w:t>
      </w:r>
      <w:r w:rsidRPr="00E149AB">
        <w:rPr>
          <w:noProof/>
        </w:rPr>
        <w:t>. Eur J Clin Nutr. 2017;71(2):219-26.</w:t>
      </w:r>
    </w:p>
    <w:p w14:paraId="49D3FF2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89.</w:t>
      </w:r>
      <w:r w:rsidRPr="00E149AB">
        <w:rPr>
          <w:noProof/>
        </w:rPr>
        <w:tab/>
        <w:t xml:space="preserve">Zhou C, Ibanez G, Miramont V, Steinecker M, Baiz N, Banerjee S, et al. </w:t>
      </w:r>
      <w:r w:rsidRPr="00E149AB">
        <w:rPr>
          <w:b/>
          <w:i/>
          <w:noProof/>
        </w:rPr>
        <w:t>Prenatal maternal depression related to allergic rhinoconjunctivitis in the first 5 years of life in children of the EDEN mother-child cohort study</w:t>
      </w:r>
      <w:r w:rsidRPr="00E149AB">
        <w:rPr>
          <w:noProof/>
        </w:rPr>
        <w:t>. Allergy Rhinol (Providence). 2017;8(3):132-8.</w:t>
      </w:r>
    </w:p>
    <w:p w14:paraId="0F7AC34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0.</w:t>
      </w:r>
      <w:r w:rsidRPr="00E149AB">
        <w:rPr>
          <w:noProof/>
        </w:rPr>
        <w:tab/>
        <w:t xml:space="preserve">Abraham E, Rousseaux S, Agier L, Giorgis-Allemand L, Tost J, Galineau J, et al. </w:t>
      </w:r>
      <w:r w:rsidRPr="00E149AB">
        <w:rPr>
          <w:b/>
          <w:i/>
          <w:noProof/>
        </w:rPr>
        <w:t>Pregnancy exposure to atmospheric pollution and meteorological conditions and placental DNA methylation</w:t>
      </w:r>
      <w:r w:rsidRPr="00E149AB">
        <w:rPr>
          <w:noProof/>
        </w:rPr>
        <w:t>. Environ Int. 2018;118:334-47.</w:t>
      </w:r>
    </w:p>
    <w:p w14:paraId="70F6291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1.</w:t>
      </w:r>
      <w:r w:rsidRPr="00E149AB">
        <w:rPr>
          <w:noProof/>
        </w:rPr>
        <w:tab/>
        <w:t xml:space="preserve">Ballon M, Botton J, Charles MA, Carles S, de Lauzon Guillain B, Forhan A, et al. </w:t>
      </w:r>
      <w:r w:rsidRPr="00E149AB">
        <w:rPr>
          <w:b/>
          <w:i/>
          <w:noProof/>
        </w:rPr>
        <w:t>Socioeconomic inequalities in weight, height and body mass index from birth to 5 years</w:t>
      </w:r>
      <w:r w:rsidRPr="00E149AB">
        <w:rPr>
          <w:noProof/>
        </w:rPr>
        <w:t>. Int J Obes (Lond). 2018;in press.</w:t>
      </w:r>
    </w:p>
    <w:p w14:paraId="0BFFDD7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2.</w:t>
      </w:r>
      <w:r w:rsidRPr="00E149AB">
        <w:rPr>
          <w:noProof/>
        </w:rPr>
        <w:tab/>
        <w:t xml:space="preserve">Galera C, Heude B, Forhan A, Bernard JY, Peyre H, Van der Waerden J, et al. </w:t>
      </w:r>
      <w:r w:rsidRPr="00E149AB">
        <w:rPr>
          <w:b/>
          <w:i/>
          <w:noProof/>
        </w:rPr>
        <w:t>Prenatal diet and children's trajectories of hyperactivity-inattention and conduct problems from 3 to 8 years: the EDEN mother-child cohort</w:t>
      </w:r>
      <w:r w:rsidRPr="00E149AB">
        <w:rPr>
          <w:noProof/>
        </w:rPr>
        <w:t>. J Child Psychol Psychiatry. 2018.</w:t>
      </w:r>
    </w:p>
    <w:p w14:paraId="54EA11E9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3.</w:t>
      </w:r>
      <w:r w:rsidRPr="00E149AB">
        <w:rPr>
          <w:noProof/>
        </w:rPr>
        <w:tab/>
        <w:t xml:space="preserve">Nakiwala D, Peyre H, Heude B, Bernard JY, Beranger R, Slama R, et al. </w:t>
      </w:r>
      <w:r w:rsidRPr="00E149AB">
        <w:rPr>
          <w:b/>
          <w:i/>
          <w:noProof/>
        </w:rPr>
        <w:t>In-utero exposure to phenols and phthalates and the intelligence quotient of boys at 5 years</w:t>
      </w:r>
      <w:r w:rsidRPr="00E149AB">
        <w:rPr>
          <w:noProof/>
        </w:rPr>
        <w:t>. Environ Health. 2018;17(1):17.</w:t>
      </w:r>
    </w:p>
    <w:p w14:paraId="10E1B7D0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4.</w:t>
      </w:r>
      <w:r w:rsidRPr="00E149AB">
        <w:rPr>
          <w:noProof/>
        </w:rPr>
        <w:tab/>
        <w:t xml:space="preserve">Plancoulaine S, Reynaud E, Forhan A, Lioret S, Heude B, Charles MA, et al. </w:t>
      </w:r>
      <w:r w:rsidRPr="00E149AB">
        <w:rPr>
          <w:b/>
          <w:i/>
          <w:noProof/>
        </w:rPr>
        <w:t>Night sleep duration trajectories and associated factors among preschool children from the EDEN cohort</w:t>
      </w:r>
      <w:r w:rsidRPr="00E149AB">
        <w:rPr>
          <w:noProof/>
        </w:rPr>
        <w:t>. Sleep Med. 2018;48:194-201.</w:t>
      </w:r>
    </w:p>
    <w:p w14:paraId="1440427E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5.</w:t>
      </w:r>
      <w:r w:rsidRPr="00E149AB">
        <w:rPr>
          <w:noProof/>
        </w:rPr>
        <w:tab/>
        <w:t xml:space="preserve">Reynaud E, Forhan A, Heude B, Charles MA, Plancoulaine S, Group EM-CCS. </w:t>
      </w:r>
      <w:r w:rsidRPr="00E149AB">
        <w:rPr>
          <w:b/>
          <w:i/>
          <w:noProof/>
        </w:rPr>
        <w:t>Night-waking and behavior in preschoolers: a developmental trajectory approach</w:t>
      </w:r>
      <w:r w:rsidRPr="00E149AB">
        <w:rPr>
          <w:noProof/>
        </w:rPr>
        <w:t>. Sleep Med. 2018;43:90-5.</w:t>
      </w:r>
    </w:p>
    <w:p w14:paraId="68EF19E8" w14:textId="77777777" w:rsidR="00E149AB" w:rsidRPr="00E149AB" w:rsidRDefault="00E149AB" w:rsidP="00E149AB">
      <w:pPr>
        <w:pStyle w:val="EndNoteBibliography"/>
        <w:rPr>
          <w:noProof/>
        </w:rPr>
      </w:pPr>
      <w:r w:rsidRPr="00E149AB">
        <w:rPr>
          <w:noProof/>
        </w:rPr>
        <w:t>96.</w:t>
      </w:r>
      <w:r w:rsidRPr="00E149AB">
        <w:rPr>
          <w:noProof/>
        </w:rPr>
        <w:tab/>
        <w:t xml:space="preserve">Soomro MH, Baiz N, Philippat C, Vernet C, Siroux V, Nichole Maesano C, et al. </w:t>
      </w:r>
      <w:r w:rsidRPr="00E149AB">
        <w:rPr>
          <w:b/>
          <w:i/>
          <w:noProof/>
        </w:rPr>
        <w:t>Prenatal Exposure to Phthalates and the Development of Eczema Phenotypes in Male Children: Results from the EDEN Mother-Child Cohort Study</w:t>
      </w:r>
      <w:r w:rsidRPr="00E149AB">
        <w:rPr>
          <w:noProof/>
        </w:rPr>
        <w:t>. Environ Health Perspect. 2018;126(2):027002.</w:t>
      </w:r>
    </w:p>
    <w:p w14:paraId="6D010BFE" w14:textId="3AE11BAA" w:rsidR="006F4D5C" w:rsidRPr="00BA6B11" w:rsidRDefault="009D259F" w:rsidP="00BA6B11">
      <w:pPr>
        <w:spacing w:after="60"/>
        <w:jc w:val="both"/>
        <w:rPr>
          <w:rFonts w:asciiTheme="majorHAnsi" w:hAnsiTheme="majorHAnsi"/>
        </w:rPr>
      </w:pPr>
      <w:r>
        <w:rPr>
          <w:rFonts w:asciiTheme="majorHAnsi" w:hAnsiTheme="majorHAnsi"/>
        </w:rPr>
        <w:fldChar w:fldCharType="end"/>
      </w:r>
    </w:p>
    <w:p w14:paraId="5C360E6D" w14:textId="77777777" w:rsidR="00576716" w:rsidRDefault="00576716" w:rsidP="00576716">
      <w:pPr>
        <w:pStyle w:val="Titre2"/>
        <w:sectPr w:rsidR="00576716">
          <w:pgSz w:w="11904" w:h="16834"/>
          <w:pgMar w:top="1417" w:right="1417" w:bottom="1417" w:left="1417" w:header="708" w:footer="708" w:gutter="0"/>
          <w:cols w:space="708"/>
          <w:docGrid w:linePitch="360"/>
        </w:sectPr>
      </w:pPr>
    </w:p>
    <w:p w14:paraId="20D44EE1" w14:textId="77777777" w:rsidR="006A737D" w:rsidRDefault="006A737D" w:rsidP="00576716">
      <w:pPr>
        <w:pStyle w:val="Titre2"/>
      </w:pPr>
      <w:r w:rsidRPr="00BA6B11">
        <w:t xml:space="preserve">2. </w:t>
      </w:r>
      <w:r w:rsidR="00576716">
        <w:t xml:space="preserve">Collaboration avec </w:t>
      </w:r>
      <w:proofErr w:type="spellStart"/>
      <w:r w:rsidR="00576716">
        <w:t>d’autres</w:t>
      </w:r>
      <w:proofErr w:type="spellEnd"/>
      <w:r w:rsidR="00576716">
        <w:t xml:space="preserve"> </w:t>
      </w:r>
      <w:proofErr w:type="spellStart"/>
      <w:r w:rsidR="00576716">
        <w:t>études</w:t>
      </w:r>
      <w:proofErr w:type="spellEnd"/>
      <w:r w:rsidR="00576716">
        <w:t xml:space="preserve"> </w:t>
      </w:r>
      <w:proofErr w:type="spellStart"/>
      <w:r w:rsidRPr="00BA6B11">
        <w:t>françaises</w:t>
      </w:r>
      <w:proofErr w:type="spellEnd"/>
    </w:p>
    <w:p w14:paraId="67952B84" w14:textId="6C5A36B3" w:rsidR="00E149AB" w:rsidRPr="00E149AB" w:rsidRDefault="00E149AB" w:rsidP="00E149AB">
      <w:r>
        <w:fldChar w:fldCharType="begin">
          <w:fldData xml:space="preserve">PEVuZE5vdGU+PENpdGU+PEF1dGhvcj5DaGV2cmllcjwvQXV0aG9yPjxZZWFyPjIwMTI8L1llYXI+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DaGV2cmllcjwvQXV0aG9yPjxZZWFyPjIwMTI8L1llYXI+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97-101</w:t>
      </w:r>
      <w:r>
        <w:fldChar w:fldCharType="end"/>
      </w:r>
    </w:p>
    <w:p w14:paraId="5B36BD46" w14:textId="77777777" w:rsidR="00E149AB" w:rsidRPr="00E149AB" w:rsidRDefault="009D259F" w:rsidP="00E149AB">
      <w:pPr>
        <w:pStyle w:val="EndNoteBibliography"/>
        <w:spacing w:after="0"/>
        <w:rPr>
          <w:noProof/>
        </w:rPr>
      </w:pPr>
      <w:r>
        <w:rPr>
          <w:rFonts w:asciiTheme="majorHAnsi" w:hAnsiTheme="majorHAnsi"/>
          <w:noProof/>
          <w:sz w:val="22"/>
        </w:rPr>
        <w:fldChar w:fldCharType="begin"/>
      </w:r>
      <w:r>
        <w:rPr>
          <w:rFonts w:asciiTheme="majorHAnsi" w:hAnsiTheme="majorHAnsi"/>
          <w:noProof/>
          <w:sz w:val="22"/>
        </w:rPr>
        <w:instrText xml:space="preserve"> ADDIN EN.SECTION.REFLIST </w:instrText>
      </w:r>
      <w:r>
        <w:rPr>
          <w:rFonts w:asciiTheme="majorHAnsi" w:hAnsiTheme="majorHAnsi"/>
          <w:noProof/>
          <w:sz w:val="22"/>
        </w:rPr>
        <w:fldChar w:fldCharType="separate"/>
      </w:r>
      <w:r w:rsidR="00E149AB" w:rsidRPr="00E149AB">
        <w:rPr>
          <w:noProof/>
        </w:rPr>
        <w:t>97.</w:t>
      </w:r>
      <w:r w:rsidR="00E149AB" w:rsidRPr="00E149AB">
        <w:rPr>
          <w:noProof/>
        </w:rPr>
        <w:tab/>
        <w:t xml:space="preserve">Chevrier C, Petit C, Philippat C, Mortamais M, Slama R, Rouget F, et al. </w:t>
      </w:r>
      <w:r w:rsidR="00E149AB" w:rsidRPr="00E149AB">
        <w:rPr>
          <w:b/>
          <w:i/>
          <w:noProof/>
        </w:rPr>
        <w:t>Maternal urinary phthalates and phenols and male genital anomalies</w:t>
      </w:r>
      <w:r w:rsidR="00E149AB" w:rsidRPr="00E149AB">
        <w:rPr>
          <w:noProof/>
        </w:rPr>
        <w:t>. Epidemiology. 2012;23(2):353-6.</w:t>
      </w:r>
    </w:p>
    <w:p w14:paraId="7D3E6BE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8.</w:t>
      </w:r>
      <w:r w:rsidRPr="00E149AB">
        <w:rPr>
          <w:noProof/>
        </w:rPr>
        <w:tab/>
        <w:t xml:space="preserve">Mortamais M, Chevrier C, Philippat C, Petit C, Calafat AM, Ye X, et al. </w:t>
      </w:r>
      <w:r w:rsidRPr="00E149AB">
        <w:rPr>
          <w:b/>
          <w:i/>
          <w:noProof/>
        </w:rPr>
        <w:t>Correcting for the influence of sampling conditions on biomarkers of exposure to phenols and phthalates: a 2-step standardization method based on regression residuals</w:t>
      </w:r>
      <w:r w:rsidRPr="00E149AB">
        <w:rPr>
          <w:noProof/>
        </w:rPr>
        <w:t>. Environ Health. 2012;11:29.</w:t>
      </w:r>
    </w:p>
    <w:p w14:paraId="2C54191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99.</w:t>
      </w:r>
      <w:r w:rsidRPr="00E149AB">
        <w:rPr>
          <w:noProof/>
        </w:rPr>
        <w:tab/>
        <w:t xml:space="preserve">Philippat C, Mortamais M, Chevrier C, Petit C, Calafat AM, Ye X, et al. </w:t>
      </w:r>
      <w:r w:rsidRPr="00E149AB">
        <w:rPr>
          <w:b/>
          <w:i/>
          <w:noProof/>
        </w:rPr>
        <w:t>Exposure to phthalates and phenols during pregnancy and offspring size at birth</w:t>
      </w:r>
      <w:r w:rsidRPr="00E149AB">
        <w:rPr>
          <w:noProof/>
        </w:rPr>
        <w:t>. Environ Health Perspect. 2012;120(3):464-70.</w:t>
      </w:r>
    </w:p>
    <w:p w14:paraId="311B5E6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0.</w:t>
      </w:r>
      <w:r w:rsidRPr="00E149AB">
        <w:rPr>
          <w:noProof/>
        </w:rPr>
        <w:tab/>
        <w:t xml:space="preserve">Scherdel P, Botton J, Rolland-Cachera MF, Leger J, Pele F, Ancel PY, et al. </w:t>
      </w:r>
      <w:r w:rsidRPr="00E149AB">
        <w:rPr>
          <w:b/>
          <w:i/>
          <w:noProof/>
        </w:rPr>
        <w:t>Should the WHO growth charts be used in France?</w:t>
      </w:r>
      <w:r w:rsidRPr="00E149AB">
        <w:rPr>
          <w:noProof/>
        </w:rPr>
        <w:t xml:space="preserve"> PLoS One. 2015;10(3):e0120806.</w:t>
      </w:r>
    </w:p>
    <w:p w14:paraId="08EDD11B" w14:textId="77777777" w:rsidR="00E149AB" w:rsidRPr="00E149AB" w:rsidRDefault="00E149AB" w:rsidP="00E149AB">
      <w:pPr>
        <w:pStyle w:val="EndNoteBibliography"/>
        <w:rPr>
          <w:noProof/>
        </w:rPr>
      </w:pPr>
      <w:r w:rsidRPr="00E149AB">
        <w:rPr>
          <w:noProof/>
        </w:rPr>
        <w:t>101.</w:t>
      </w:r>
      <w:r w:rsidRPr="00E149AB">
        <w:rPr>
          <w:noProof/>
        </w:rPr>
        <w:tab/>
        <w:t xml:space="preserve">Leger J, Forhan A, Dos Santos S, Larroque B, Ecosse E, Charles MA, et al. </w:t>
      </w:r>
      <w:r w:rsidRPr="00E149AB">
        <w:rPr>
          <w:b/>
          <w:i/>
          <w:noProof/>
        </w:rPr>
        <w:t>Developmental milestones at one year for the offspring of mothers with congenital hypothyroidism: a population-based study</w:t>
      </w:r>
      <w:r w:rsidRPr="00E149AB">
        <w:rPr>
          <w:noProof/>
        </w:rPr>
        <w:t>. Eur J Endocrinol. 2018;178(5):471-80.</w:t>
      </w:r>
    </w:p>
    <w:p w14:paraId="14C7D5AB" w14:textId="19E88973" w:rsidR="00576716" w:rsidRDefault="009D259F" w:rsidP="00576716">
      <w:pPr>
        <w:pStyle w:val="EndNoteBibliography"/>
        <w:jc w:val="both"/>
        <w:rPr>
          <w:rFonts w:asciiTheme="majorHAnsi" w:hAnsiTheme="majorHAnsi"/>
          <w:noProof/>
          <w:sz w:val="22"/>
        </w:rPr>
      </w:pPr>
      <w:r>
        <w:rPr>
          <w:rFonts w:asciiTheme="majorHAnsi" w:hAnsiTheme="majorHAnsi"/>
          <w:noProof/>
          <w:sz w:val="22"/>
        </w:rPr>
        <w:fldChar w:fldCharType="end"/>
      </w:r>
    </w:p>
    <w:p w14:paraId="515CC47B" w14:textId="77777777" w:rsidR="00576716" w:rsidRDefault="00576716" w:rsidP="00576716">
      <w:pPr>
        <w:pStyle w:val="Titre2"/>
        <w:sectPr w:rsidR="00576716">
          <w:type w:val="continuous"/>
          <w:pgSz w:w="11904" w:h="16834"/>
          <w:pgMar w:top="1417" w:right="1417" w:bottom="1417" w:left="1417" w:header="708" w:footer="708" w:gutter="0"/>
          <w:cols w:space="708"/>
          <w:docGrid w:linePitch="360"/>
        </w:sectPr>
      </w:pPr>
    </w:p>
    <w:p w14:paraId="6EEA87D6" w14:textId="77777777" w:rsidR="006A737D" w:rsidRDefault="006A737D" w:rsidP="00576716">
      <w:pPr>
        <w:pStyle w:val="Titre2"/>
      </w:pPr>
      <w:r w:rsidRPr="00BA6B11">
        <w:t xml:space="preserve">3. </w:t>
      </w:r>
      <w:r w:rsidR="00576716">
        <w:t>C</w:t>
      </w:r>
      <w:r w:rsidRPr="00BA6B11">
        <w:t xml:space="preserve">ollaborations </w:t>
      </w:r>
      <w:proofErr w:type="spellStart"/>
      <w:proofErr w:type="gramStart"/>
      <w:r w:rsidRPr="00BA6B11">
        <w:t>internationales</w:t>
      </w:r>
      <w:proofErr w:type="spellEnd"/>
      <w:proofErr w:type="gramEnd"/>
      <w:r w:rsidRPr="00BA6B11">
        <w:t xml:space="preserve"> </w:t>
      </w:r>
    </w:p>
    <w:p w14:paraId="2BE56F4B" w14:textId="6C613181" w:rsidR="008769E4" w:rsidRPr="008769E4" w:rsidRDefault="00E149AB" w:rsidP="008769E4">
      <w:r>
        <w:fldChar w:fldCharType="begin">
          <w:fldData xml:space="preserve">RGl2aXNpb24gb2YgUmVzZWFyY2gsIEthaXNlciBQZXJtYW5lbnRlIE5vcnRoZXJuIENhbGlmb3Ju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b29kcnVmZjwvQXV0aG9yPjxZZWFyPjIwMTA8L1llYXI+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2lsLCBTdG9ja2hvbG0sIFN3ZWRlbi4mI3hEO0luc3RpdHV0ZSBmb3IgUmlzayBBc3Nlc3NtZW50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jxrZXl3b3JkPkluZmFudDwva2V5d29yZD48a2V5d29yZD5JbmZhbnQsIE5ld2Jvcm48L2tleXdv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jxhdXRob3I+TG9uZG9uLCBTLiBKLjwvYXV0aG9yPjwvYXV0aG9ycz48L2NvbnRyaWJ1dG9ycz48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GF1dGhvcj5EYXZleSBTbWl0aCwgRy48L2F1dGhvcj48YXV0aG9yPkRlIEJvZXZlciwgUC48L2F1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RGl2aXNpb24gb2YgUmVzZWFyY2gsIEthaXNlciBQZXJtYW5lbnRlIE5vcnRoZXJuIENhbGlmb3Ju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102-138</w:t>
      </w:r>
      <w:r>
        <w:fldChar w:fldCharType="end"/>
      </w:r>
    </w:p>
    <w:p w14:paraId="0C1AAA57" w14:textId="77777777" w:rsidR="00E149AB" w:rsidRPr="00E149AB" w:rsidRDefault="009D259F" w:rsidP="00E149AB">
      <w:pPr>
        <w:pStyle w:val="EndNoteBibliography"/>
        <w:spacing w:after="0"/>
        <w:rPr>
          <w:noProof/>
        </w:rPr>
      </w:pPr>
      <w:r>
        <w:rPr>
          <w:rFonts w:asciiTheme="majorHAnsi" w:hAnsiTheme="majorHAnsi"/>
        </w:rPr>
        <w:fldChar w:fldCharType="begin"/>
      </w:r>
      <w:r>
        <w:rPr>
          <w:rFonts w:asciiTheme="majorHAnsi" w:hAnsiTheme="majorHAnsi"/>
        </w:rPr>
        <w:instrText xml:space="preserve"> ADDIN EN.SECTION.REFLIST </w:instrText>
      </w:r>
      <w:r>
        <w:rPr>
          <w:rFonts w:asciiTheme="majorHAnsi" w:hAnsiTheme="majorHAnsi"/>
        </w:rPr>
        <w:fldChar w:fldCharType="separate"/>
      </w:r>
      <w:r w:rsidR="00E149AB" w:rsidRPr="00E149AB">
        <w:rPr>
          <w:noProof/>
        </w:rPr>
        <w:t>102.</w:t>
      </w:r>
      <w:r w:rsidR="00E149AB" w:rsidRPr="00E149AB">
        <w:rPr>
          <w:noProof/>
        </w:rPr>
        <w:tab/>
        <w:t xml:space="preserve">Woodruff TJ, Parker JD, Adams K, Bell ML, Gehring U, Glinianaia S, et al. </w:t>
      </w:r>
      <w:r w:rsidR="00E149AB" w:rsidRPr="00E149AB">
        <w:rPr>
          <w:b/>
          <w:i/>
          <w:noProof/>
        </w:rPr>
        <w:t>International Collaboration on Air Pollution and Pregnancy Outcomes (ICAPPO)</w:t>
      </w:r>
      <w:r w:rsidR="00E149AB" w:rsidRPr="00E149AB">
        <w:rPr>
          <w:noProof/>
        </w:rPr>
        <w:t>. Int J Environ Res Public Health. 2010;7(6):2638-52.</w:t>
      </w:r>
    </w:p>
    <w:p w14:paraId="3AB7077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3.</w:t>
      </w:r>
      <w:r w:rsidRPr="00E149AB">
        <w:rPr>
          <w:noProof/>
        </w:rPr>
        <w:tab/>
        <w:t xml:space="preserve">Bousquet J, Anto J, Auffray C, Akdis M, Cambon-Thomsen A, Keil T, et al. </w:t>
      </w:r>
      <w:r w:rsidRPr="00E149AB">
        <w:rPr>
          <w:b/>
          <w:i/>
          <w:noProof/>
        </w:rPr>
        <w:t>MeDALL (Mechanisms of the Development of ALLergy): an integrated approach from phenotypes to systems medicine</w:t>
      </w:r>
      <w:r w:rsidRPr="00E149AB">
        <w:rPr>
          <w:noProof/>
        </w:rPr>
        <w:t>. Allergy. 2011;66(5):596-604.</w:t>
      </w:r>
    </w:p>
    <w:p w14:paraId="07816BD3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4.</w:t>
      </w:r>
      <w:r w:rsidRPr="00E149AB">
        <w:rPr>
          <w:noProof/>
        </w:rPr>
        <w:tab/>
        <w:t xml:space="preserve">Mendez MA, Kogevinas M. </w:t>
      </w:r>
      <w:r w:rsidRPr="00E149AB">
        <w:rPr>
          <w:b/>
          <w:i/>
          <w:noProof/>
        </w:rPr>
        <w:t>A comparative analysis of dietary intakes during pregnancy in Europe: a planned pooled analysis of birth cohort studies</w:t>
      </w:r>
      <w:r w:rsidRPr="00E149AB">
        <w:rPr>
          <w:noProof/>
        </w:rPr>
        <w:t>. Am J Clin Nutr. 2011;94(6 Suppl):1993S-9S.</w:t>
      </w:r>
    </w:p>
    <w:p w14:paraId="7198B006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5.</w:t>
      </w:r>
      <w:r w:rsidRPr="00E149AB">
        <w:rPr>
          <w:noProof/>
        </w:rPr>
        <w:tab/>
        <w:t xml:space="preserve">Parker JD, Rich DQ, Glinianaia SV, Leem JH, Wartenberg D, Bell ML, et al. </w:t>
      </w:r>
      <w:r w:rsidRPr="00E149AB">
        <w:rPr>
          <w:b/>
          <w:i/>
          <w:noProof/>
        </w:rPr>
        <w:t>The International Collaboration on Air Pollution and Pregnancy Outcomes: initial results</w:t>
      </w:r>
      <w:r w:rsidRPr="00E149AB">
        <w:rPr>
          <w:noProof/>
        </w:rPr>
        <w:t>. Environ Health Perspect. 2011;119(7):1023-8.</w:t>
      </w:r>
    </w:p>
    <w:p w14:paraId="39FEA0B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6.</w:t>
      </w:r>
      <w:r w:rsidRPr="00E149AB">
        <w:rPr>
          <w:noProof/>
        </w:rPr>
        <w:tab/>
        <w:t xml:space="preserve">Vrijheid M, Casas M, Bergstrom A, Carmichael A, Cordier S, Eggesbo M, et al. </w:t>
      </w:r>
      <w:r w:rsidRPr="00E149AB">
        <w:rPr>
          <w:b/>
          <w:i/>
          <w:noProof/>
        </w:rPr>
        <w:t>European birth cohorts for environmental health research</w:t>
      </w:r>
      <w:r w:rsidRPr="00E149AB">
        <w:rPr>
          <w:noProof/>
        </w:rPr>
        <w:t>. Environ Health Perspect. 2012;120(1):29-37.</w:t>
      </w:r>
    </w:p>
    <w:p w14:paraId="118D65A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7.</w:t>
      </w:r>
      <w:r w:rsidRPr="00E149AB">
        <w:rPr>
          <w:noProof/>
        </w:rPr>
        <w:tab/>
        <w:t xml:space="preserve">Casas M, Chevrier C, Hond ED, Fernandez MF, Pierik F, Philippat C, et al. </w:t>
      </w:r>
      <w:r w:rsidRPr="00E149AB">
        <w:rPr>
          <w:b/>
          <w:i/>
          <w:noProof/>
        </w:rPr>
        <w:t>Exposure to brominated flame retardants, perfluorinated compounds, phthalates and phenols in European birth cohorts: ENRIECO evaluation, first human biomonitoring results, and recommendations</w:t>
      </w:r>
      <w:r w:rsidRPr="00E149AB">
        <w:rPr>
          <w:noProof/>
        </w:rPr>
        <w:t>. Int J Hyg Environ Health. 2013;216(3):230-42.</w:t>
      </w:r>
    </w:p>
    <w:p w14:paraId="4CEE3FCD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8.</w:t>
      </w:r>
      <w:r w:rsidRPr="00E149AB">
        <w:rPr>
          <w:noProof/>
        </w:rPr>
        <w:tab/>
        <w:t xml:space="preserve">Dadvand P, Parker J, Bell ML, Bonzini M, Brauer M, Darrow LA, et al. </w:t>
      </w:r>
      <w:r w:rsidRPr="00E149AB">
        <w:rPr>
          <w:b/>
          <w:i/>
          <w:noProof/>
        </w:rPr>
        <w:t>Maternal exposure to particulate air pollution and term birth weight: a multi-country evaluation of effect and heterogeneity</w:t>
      </w:r>
      <w:r w:rsidRPr="00E149AB">
        <w:rPr>
          <w:noProof/>
        </w:rPr>
        <w:t>. Environ Health Perspect. 2013;121(3):267-373.</w:t>
      </w:r>
    </w:p>
    <w:p w14:paraId="34836E6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09.</w:t>
      </w:r>
      <w:r w:rsidRPr="00E149AB">
        <w:rPr>
          <w:noProof/>
        </w:rPr>
        <w:tab/>
        <w:t xml:space="preserve">de Lauzon-Guillain B, Jones L, Oliveira A, Moschonis G, Betoko A, Lopes C, et al. </w:t>
      </w:r>
      <w:r w:rsidRPr="00E149AB">
        <w:rPr>
          <w:b/>
          <w:i/>
          <w:noProof/>
        </w:rPr>
        <w:t>The influence of early feeding practices on fruit and vegetable intake among preschool children in 4 European birth cohorts</w:t>
      </w:r>
      <w:r w:rsidRPr="00E149AB">
        <w:rPr>
          <w:noProof/>
        </w:rPr>
        <w:t>. Am J Clin Nutr. 2013;98(3):804-12.</w:t>
      </w:r>
    </w:p>
    <w:p w14:paraId="703DC709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0.</w:t>
      </w:r>
      <w:r w:rsidRPr="00E149AB">
        <w:rPr>
          <w:noProof/>
        </w:rPr>
        <w:tab/>
        <w:t xml:space="preserve">Gehring U, Casas M, Brunekreef B, Bergstrom A, Bonde JP, Botton J, et al. </w:t>
      </w:r>
      <w:r w:rsidRPr="00E149AB">
        <w:rPr>
          <w:b/>
          <w:i/>
          <w:noProof/>
        </w:rPr>
        <w:t>Environmental exposure assessment in European birth cohorts: results from the ENRIECO project</w:t>
      </w:r>
      <w:r w:rsidRPr="00E149AB">
        <w:rPr>
          <w:noProof/>
        </w:rPr>
        <w:t>. Environ Health. 2013;12:8.</w:t>
      </w:r>
    </w:p>
    <w:p w14:paraId="01DC405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1.</w:t>
      </w:r>
      <w:r w:rsidRPr="00E149AB">
        <w:rPr>
          <w:noProof/>
        </w:rPr>
        <w:tab/>
        <w:t xml:space="preserve">Larsen PS, Kamper-Jorgensen M, Adamson A, Barros H, Bonde JP, Brescianini S, et al. </w:t>
      </w:r>
      <w:r w:rsidRPr="00E149AB">
        <w:rPr>
          <w:b/>
          <w:i/>
          <w:noProof/>
        </w:rPr>
        <w:t>Pregnancy and birth cohort resources in europe: a large opportunity for aetiological child health research</w:t>
      </w:r>
      <w:r w:rsidRPr="00E149AB">
        <w:rPr>
          <w:noProof/>
        </w:rPr>
        <w:t>. Paediatr Perinat Epidemiol. 2013;27(4):393-414.</w:t>
      </w:r>
    </w:p>
    <w:p w14:paraId="57EB1E8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2.</w:t>
      </w:r>
      <w:r w:rsidRPr="00E149AB">
        <w:rPr>
          <w:noProof/>
        </w:rPr>
        <w:tab/>
        <w:t xml:space="preserve">Pedersen M, Giorgis-Allemand L, Bernard C, Aguilera I, Andersen AM, Ballester F, et al. </w:t>
      </w:r>
      <w:r w:rsidRPr="00E149AB">
        <w:rPr>
          <w:b/>
          <w:i/>
          <w:noProof/>
        </w:rPr>
        <w:t>Ambient air pollution and low birthweight: a European cohort study (ESCAPE)</w:t>
      </w:r>
      <w:r w:rsidRPr="00E149AB">
        <w:rPr>
          <w:noProof/>
        </w:rPr>
        <w:t>. Lancet Respir Med. 2013;1(9):695-704.</w:t>
      </w:r>
    </w:p>
    <w:p w14:paraId="6D80FFA3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3.</w:t>
      </w:r>
      <w:r w:rsidRPr="00E149AB">
        <w:rPr>
          <w:noProof/>
        </w:rPr>
        <w:tab/>
        <w:t xml:space="preserve">Elks CE, Heude B, de Zegher F, Barton SJ, Clement K, Inskip HM, et al. </w:t>
      </w:r>
      <w:r w:rsidRPr="00E149AB">
        <w:rPr>
          <w:b/>
          <w:i/>
          <w:noProof/>
        </w:rPr>
        <w:t>Associations between genetic obesity susceptibility and early postnatal fat and lean mass: an individual participant meta-analysis</w:t>
      </w:r>
      <w:r w:rsidRPr="00E149AB">
        <w:rPr>
          <w:noProof/>
        </w:rPr>
        <w:t>. JAMA Pediatr. 2014;168(12):1122-30.</w:t>
      </w:r>
    </w:p>
    <w:p w14:paraId="78E4B338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4.</w:t>
      </w:r>
      <w:r w:rsidRPr="00E149AB">
        <w:rPr>
          <w:noProof/>
        </w:rPr>
        <w:tab/>
        <w:t xml:space="preserve">Leventakou V, Roumeliotaki T, Martinez D, Barros H, Brantsaeter AL, Casas M, et al. </w:t>
      </w:r>
      <w:r w:rsidRPr="00E149AB">
        <w:rPr>
          <w:b/>
          <w:i/>
          <w:noProof/>
        </w:rPr>
        <w:t>Fish intake during pregnancy, fetal growth, and gestational length in 19 European birth cohort studies</w:t>
      </w:r>
      <w:r w:rsidRPr="00E149AB">
        <w:rPr>
          <w:noProof/>
        </w:rPr>
        <w:t>. Am J Clin Nutr. 2014;99(3):506-16.</w:t>
      </w:r>
    </w:p>
    <w:p w14:paraId="7C1E228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5.</w:t>
      </w:r>
      <w:r w:rsidRPr="00E149AB">
        <w:rPr>
          <w:noProof/>
        </w:rPr>
        <w:tab/>
        <w:t xml:space="preserve">Macchiaverni P, Rekima A, Turfkruyer M, Mascarell L, Airouche S, Moingeon P, et al. </w:t>
      </w:r>
      <w:r w:rsidRPr="00E149AB">
        <w:rPr>
          <w:b/>
          <w:i/>
          <w:noProof/>
        </w:rPr>
        <w:t>Respiratory allergen from house dust mite is present in human milk and primes for allergic sensitization in a mouse model of asthma</w:t>
      </w:r>
      <w:r w:rsidRPr="00E149AB">
        <w:rPr>
          <w:noProof/>
        </w:rPr>
        <w:t>. Allergy. 2014;69(3):395-8.</w:t>
      </w:r>
    </w:p>
    <w:p w14:paraId="484E5F04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6.</w:t>
      </w:r>
      <w:r w:rsidRPr="00E149AB">
        <w:rPr>
          <w:noProof/>
        </w:rPr>
        <w:tab/>
        <w:t xml:space="preserve">Pinart M, Benet M, Annesi-Maesano I, von Berg A, Berdel D, Carlsen KC, et al. </w:t>
      </w:r>
      <w:r w:rsidRPr="00E149AB">
        <w:rPr>
          <w:b/>
          <w:i/>
          <w:noProof/>
        </w:rPr>
        <w:t>Comorbidity of eczema, rhinitis, and asthma in IgE-sensitised and non-IgE-sensitised children in MeDALL: a population-based cohort study</w:t>
      </w:r>
      <w:r w:rsidRPr="00E149AB">
        <w:rPr>
          <w:noProof/>
        </w:rPr>
        <w:t>. Lancet Respir Med. 2014;2(2):131-40.</w:t>
      </w:r>
    </w:p>
    <w:p w14:paraId="3742C37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7.</w:t>
      </w:r>
      <w:r w:rsidRPr="00E149AB">
        <w:rPr>
          <w:noProof/>
        </w:rPr>
        <w:tab/>
        <w:t xml:space="preserve">Sonnenschein-van der Voort AM, Arends LR, de Jongste JC, Annesi-Maesano I, Arshad SH, Barros H, et al. </w:t>
      </w:r>
      <w:r w:rsidRPr="00E149AB">
        <w:rPr>
          <w:b/>
          <w:i/>
          <w:noProof/>
        </w:rPr>
        <w:t>Preterm birth, infant weight gain, and childhood asthma risk: a meta-analysis of 147,000 European children</w:t>
      </w:r>
      <w:r w:rsidRPr="00E149AB">
        <w:rPr>
          <w:noProof/>
        </w:rPr>
        <w:t>. J Allergy Clin Immunol. 2014;133(5):1317-29.</w:t>
      </w:r>
    </w:p>
    <w:p w14:paraId="56C88CA9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8.</w:t>
      </w:r>
      <w:r w:rsidRPr="00E149AB">
        <w:rPr>
          <w:noProof/>
        </w:rPr>
        <w:tab/>
        <w:t xml:space="preserve">Vrijheid M, Slama R, Robinson O, Chatzi L, Coen M, van den Hazel P, et al. </w:t>
      </w:r>
      <w:r w:rsidRPr="00E149AB">
        <w:rPr>
          <w:b/>
          <w:i/>
          <w:noProof/>
        </w:rPr>
        <w:t>The human early-life exposome (HELIX): project rationale and design</w:t>
      </w:r>
      <w:r w:rsidRPr="00E149AB">
        <w:rPr>
          <w:noProof/>
        </w:rPr>
        <w:t>. Environ Health Perspect. 2014;122(6):535-44.</w:t>
      </w:r>
    </w:p>
    <w:p w14:paraId="22E17BE8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19.</w:t>
      </w:r>
      <w:r w:rsidRPr="00E149AB">
        <w:rPr>
          <w:noProof/>
        </w:rPr>
        <w:tab/>
        <w:t xml:space="preserve">Jones L, Moschonis G, Oliveira A, de Lauzon-Guillain B, Manios Y, Xepapadaki P, et al. </w:t>
      </w:r>
      <w:r w:rsidRPr="00E149AB">
        <w:rPr>
          <w:b/>
          <w:i/>
          <w:noProof/>
        </w:rPr>
        <w:t>The influence of early feeding practices on healthy diet variety score among pre-school children in four European birth cohorts</w:t>
      </w:r>
      <w:r w:rsidRPr="00E149AB">
        <w:rPr>
          <w:noProof/>
        </w:rPr>
        <w:t>. Public Health Nutr. 2015;18(10):1774-84.</w:t>
      </w:r>
    </w:p>
    <w:p w14:paraId="710FCEC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0.</w:t>
      </w:r>
      <w:r w:rsidRPr="00E149AB">
        <w:rPr>
          <w:noProof/>
        </w:rPr>
        <w:tab/>
        <w:t xml:space="preserve">Oliveira A, de Lauzon-Guillain B, Jones L, Emmett P, Moreira P, Ramos E, et al. </w:t>
      </w:r>
      <w:r w:rsidRPr="00E149AB">
        <w:rPr>
          <w:b/>
          <w:i/>
          <w:noProof/>
        </w:rPr>
        <w:t>Birth weight and eating behaviors of young children</w:t>
      </w:r>
      <w:r w:rsidRPr="00E149AB">
        <w:rPr>
          <w:noProof/>
        </w:rPr>
        <w:t>. J Pediatr. 2015;166(1):59-65.</w:t>
      </w:r>
    </w:p>
    <w:p w14:paraId="63CBCE41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1.</w:t>
      </w:r>
      <w:r w:rsidRPr="00E149AB">
        <w:rPr>
          <w:noProof/>
        </w:rPr>
        <w:tab/>
        <w:t xml:space="preserve">Ruiz M, Goldblatt P, Morrison J, Kukla L, Svancara J, Riitta-Jarvelin M, et al. </w:t>
      </w:r>
      <w:r w:rsidRPr="00E149AB">
        <w:rPr>
          <w:b/>
          <w:i/>
          <w:noProof/>
        </w:rPr>
        <w:t>Mother's education and the risk of preterm and small for gestational age birth: a DRIVERS meta-analysis of 12 European cohorts</w:t>
      </w:r>
      <w:r w:rsidRPr="00E149AB">
        <w:rPr>
          <w:noProof/>
        </w:rPr>
        <w:t>. J Epidemiol Community Health. 2015;69(9):826-33.</w:t>
      </w:r>
    </w:p>
    <w:p w14:paraId="5475632B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2.</w:t>
      </w:r>
      <w:r w:rsidRPr="00E149AB">
        <w:rPr>
          <w:noProof/>
        </w:rPr>
        <w:tab/>
        <w:t xml:space="preserve">Zugna D, Galassi C, Annesi-Maesano I, Baiz N, Barros H, Basterrechea M, et al. </w:t>
      </w:r>
      <w:r w:rsidRPr="00E149AB">
        <w:rPr>
          <w:b/>
          <w:i/>
          <w:noProof/>
        </w:rPr>
        <w:t>Maternal complications in pregnancy and wheezing in early childhood: a pooled analysis of 14 birth cohorts</w:t>
      </w:r>
      <w:r w:rsidRPr="00E149AB">
        <w:rPr>
          <w:noProof/>
        </w:rPr>
        <w:t>. Int J Epidemiol. 2015;44(1):199-208.</w:t>
      </w:r>
    </w:p>
    <w:p w14:paraId="5A3EA14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3.</w:t>
      </w:r>
      <w:r w:rsidRPr="00E149AB">
        <w:rPr>
          <w:noProof/>
        </w:rPr>
        <w:tab/>
        <w:t xml:space="preserve">den Dekker HT, Sonnenschein-van der Voort AM, de Jongste JC, Anessi-Maesano I, Arshad SH, Barros H, et al. </w:t>
      </w:r>
      <w:r w:rsidRPr="00E149AB">
        <w:rPr>
          <w:b/>
          <w:i/>
          <w:noProof/>
        </w:rPr>
        <w:t>Early growth characteristics and the risk of reduced lung function and asthma: A meta-analysis of 25,000 children</w:t>
      </w:r>
      <w:r w:rsidRPr="00E149AB">
        <w:rPr>
          <w:noProof/>
        </w:rPr>
        <w:t>. J Allergy Clin Immunol. 2016;137(4):1026-35.</w:t>
      </w:r>
    </w:p>
    <w:p w14:paraId="1A3B752A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4.</w:t>
      </w:r>
      <w:r w:rsidRPr="00E149AB">
        <w:rPr>
          <w:noProof/>
        </w:rPr>
        <w:tab/>
        <w:t xml:space="preserve">Girard LC, Cote SM, de Lauzon-Guillain B, Dubois L, Falissard B, Forhan A, et al. </w:t>
      </w:r>
      <w:r w:rsidRPr="00E149AB">
        <w:rPr>
          <w:b/>
          <w:i/>
          <w:noProof/>
        </w:rPr>
        <w:t>Factors Associated with Breastfeeding Initiation: A Comparison between France and French-Speaking Canada</w:t>
      </w:r>
      <w:r w:rsidRPr="00E149AB">
        <w:rPr>
          <w:noProof/>
        </w:rPr>
        <w:t>. PLoS One. 2016;11(11):e0166946.</w:t>
      </w:r>
    </w:p>
    <w:p w14:paraId="1DFF3F6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5.</w:t>
      </w:r>
      <w:r w:rsidRPr="00E149AB">
        <w:rPr>
          <w:noProof/>
        </w:rPr>
        <w:tab/>
        <w:t xml:space="preserve">Joubert BR, Felix JF, Yousefi P, Bakulski KM, Just AC, Breton C, et al. </w:t>
      </w:r>
      <w:r w:rsidRPr="00E149AB">
        <w:rPr>
          <w:b/>
          <w:i/>
          <w:noProof/>
        </w:rPr>
        <w:t>DNA Methylation in Newborns and Maternal Smoking in Pregnancy: Genome-wide Consortium Meta-analysis</w:t>
      </w:r>
      <w:r w:rsidRPr="00E149AB">
        <w:rPr>
          <w:noProof/>
        </w:rPr>
        <w:t>. Am J Hum Genet. 2016;98(4):680-96.</w:t>
      </w:r>
    </w:p>
    <w:p w14:paraId="56399D21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6.</w:t>
      </w:r>
      <w:r w:rsidRPr="00E149AB">
        <w:rPr>
          <w:noProof/>
        </w:rPr>
        <w:tab/>
        <w:t xml:space="preserve">Ruiz M, Goldblatt P, Morrison J, Porta D, Forastiere F, Hryhorczuk D, et al. </w:t>
      </w:r>
      <w:r w:rsidRPr="00E149AB">
        <w:rPr>
          <w:b/>
          <w:i/>
          <w:noProof/>
        </w:rPr>
        <w:t>Impact of Low Maternal Education on Early Childhood Overweight and Obesity in Europe</w:t>
      </w:r>
      <w:r w:rsidRPr="00E149AB">
        <w:rPr>
          <w:noProof/>
        </w:rPr>
        <w:t>. Paediatr Perinat Epidemiol. 2016;30(3):274-84.</w:t>
      </w:r>
    </w:p>
    <w:p w14:paraId="3DA226D9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7.</w:t>
      </w:r>
      <w:r w:rsidRPr="00E149AB">
        <w:rPr>
          <w:noProof/>
        </w:rPr>
        <w:tab/>
        <w:t xml:space="preserve">Stratakis N, Roumeliotaki T, Oken E, Barros H, Basterrechea M, Charles MA, et al. </w:t>
      </w:r>
      <w:r w:rsidRPr="00E149AB">
        <w:rPr>
          <w:b/>
          <w:i/>
          <w:noProof/>
        </w:rPr>
        <w:t>Fish Intake in Pregnancy and Child Growth: A Pooled Analysis of 15 European and US Birth Cohorts</w:t>
      </w:r>
      <w:r w:rsidRPr="00E149AB">
        <w:rPr>
          <w:noProof/>
        </w:rPr>
        <w:t>. JAMA Pediatr. 2016;170(4):381-90.</w:t>
      </w:r>
    </w:p>
    <w:p w14:paraId="3421894C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8.</w:t>
      </w:r>
      <w:r w:rsidRPr="00E149AB">
        <w:rPr>
          <w:noProof/>
        </w:rPr>
        <w:tab/>
        <w:t xml:space="preserve">Vardavas CI, Hohmann C, Patelarou E, Martinez D, Henderson AJ, Granell R, et al. </w:t>
      </w:r>
      <w:r w:rsidRPr="00E149AB">
        <w:rPr>
          <w:b/>
          <w:i/>
          <w:noProof/>
        </w:rPr>
        <w:t>The independent role of prenatal and postnatal exposure to active and passive smoking on the development of early wheeze in children</w:t>
      </w:r>
      <w:r w:rsidRPr="00E149AB">
        <w:rPr>
          <w:noProof/>
        </w:rPr>
        <w:t>. Eur Respir J. 2016;48(1):115-24.</w:t>
      </w:r>
    </w:p>
    <w:p w14:paraId="2816E5FF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29.</w:t>
      </w:r>
      <w:r w:rsidRPr="00E149AB">
        <w:rPr>
          <w:noProof/>
        </w:rPr>
        <w:tab/>
        <w:t xml:space="preserve">Felix JF, Joubert BR, Baccarelli AA, Sharp GC, Almqvist C, Annesi-Maesano I, et al. </w:t>
      </w:r>
      <w:r w:rsidRPr="00E149AB">
        <w:rPr>
          <w:b/>
          <w:i/>
          <w:noProof/>
        </w:rPr>
        <w:t>Cohort Profile: Pregnancy And Childhood Epigenetics (PACE) Consortium</w:t>
      </w:r>
      <w:r w:rsidRPr="00E149AB">
        <w:rPr>
          <w:noProof/>
        </w:rPr>
        <w:t>. Int J Epidemiol. 2017.</w:t>
      </w:r>
    </w:p>
    <w:p w14:paraId="4967E169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30.</w:t>
      </w:r>
      <w:r w:rsidRPr="00E149AB">
        <w:rPr>
          <w:noProof/>
        </w:rPr>
        <w:tab/>
        <w:t xml:space="preserve">Giorgis-Allemand L, Pedersen M, Bernard C, Aguilera I, Beelen RM, Chatzi L, et al. </w:t>
      </w:r>
      <w:r w:rsidRPr="00E149AB">
        <w:rPr>
          <w:b/>
          <w:i/>
          <w:noProof/>
        </w:rPr>
        <w:t>The Influence of Meteorological Factors and Atmospheric Pollutants on the Risk of Preterm Birth</w:t>
      </w:r>
      <w:r w:rsidRPr="00E149AB">
        <w:rPr>
          <w:noProof/>
        </w:rPr>
        <w:t>. Am J Epidemiol. 2017.</w:t>
      </w:r>
    </w:p>
    <w:p w14:paraId="322FE84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31.</w:t>
      </w:r>
      <w:r w:rsidRPr="00E149AB">
        <w:rPr>
          <w:noProof/>
        </w:rPr>
        <w:tab/>
        <w:t xml:space="preserve">Lewis KM, Ruiz M, Goldblatt P, Morrison J, Porta D, Forastiere F, et al. </w:t>
      </w:r>
      <w:r w:rsidRPr="00E149AB">
        <w:rPr>
          <w:b/>
          <w:i/>
          <w:noProof/>
        </w:rPr>
        <w:t>Mother's education and offspring asthma risk in 10 European cohort studies</w:t>
      </w:r>
      <w:r w:rsidRPr="00E149AB">
        <w:rPr>
          <w:noProof/>
        </w:rPr>
        <w:t>. Eur J Epidemiol. 2017;32(9):797-805.</w:t>
      </w:r>
    </w:p>
    <w:p w14:paraId="16BEA3B7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32.</w:t>
      </w:r>
      <w:r w:rsidRPr="00E149AB">
        <w:rPr>
          <w:noProof/>
        </w:rPr>
        <w:tab/>
        <w:t xml:space="preserve">Rusconi F, Zugna D, Annesi-Maesano I, Baiz N, Barros H, Correia S, et al. </w:t>
      </w:r>
      <w:r w:rsidRPr="00E149AB">
        <w:rPr>
          <w:b/>
          <w:i/>
          <w:noProof/>
        </w:rPr>
        <w:t>Mode of Delivery and Asthma at School Age in 9 European Birth Cohorts</w:t>
      </w:r>
      <w:r w:rsidRPr="00E149AB">
        <w:rPr>
          <w:noProof/>
        </w:rPr>
        <w:t>. Am J Epidemiol. 2017;185(6):465-73.</w:t>
      </w:r>
    </w:p>
    <w:p w14:paraId="0F293A11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33.</w:t>
      </w:r>
      <w:r w:rsidRPr="00E149AB">
        <w:rPr>
          <w:noProof/>
        </w:rPr>
        <w:tab/>
        <w:t xml:space="preserve">Sharp GC, Salas LA, Monnereau C, Allard C, Yousefi P, Everson TM, et al. </w:t>
      </w:r>
      <w:r w:rsidRPr="00E149AB">
        <w:rPr>
          <w:b/>
          <w:i/>
          <w:noProof/>
        </w:rPr>
        <w:t>Maternal BMI at the start of pregnancy and offspring epigenome-wide DNA methylation: findings from the pregnancy and childhood epigenetics (PACE) consortium</w:t>
      </w:r>
      <w:r w:rsidRPr="00E149AB">
        <w:rPr>
          <w:noProof/>
        </w:rPr>
        <w:t>. Hum Mol Genet. 2017;26(20):4067-85.</w:t>
      </w:r>
    </w:p>
    <w:p w14:paraId="4C923C18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34.</w:t>
      </w:r>
      <w:r w:rsidRPr="00E149AB">
        <w:rPr>
          <w:noProof/>
        </w:rPr>
        <w:tab/>
        <w:t xml:space="preserve">Warembourg C, Botton J, Lelong N, Rouget F, Khoshnood B, Le Gleau F, et al. </w:t>
      </w:r>
      <w:r w:rsidRPr="00E149AB">
        <w:rPr>
          <w:b/>
          <w:i/>
          <w:noProof/>
        </w:rPr>
        <w:t>Prenatal exposure to glycol ethers and cryptorchidism and hypospadias: a nested case-control study</w:t>
      </w:r>
      <w:r w:rsidRPr="00E149AB">
        <w:rPr>
          <w:noProof/>
        </w:rPr>
        <w:t>. Occupational and environmental medicine. 2017.</w:t>
      </w:r>
    </w:p>
    <w:p w14:paraId="5C94C195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35.</w:t>
      </w:r>
      <w:r w:rsidRPr="00E149AB">
        <w:rPr>
          <w:noProof/>
        </w:rPr>
        <w:tab/>
        <w:t xml:space="preserve">Xu CJ, Bonder MJ, Soderhall C, Bustamante M, Baiz N, Gehring U, et al. </w:t>
      </w:r>
      <w:r w:rsidRPr="00E149AB">
        <w:rPr>
          <w:b/>
          <w:i/>
          <w:noProof/>
        </w:rPr>
        <w:t>The emerging landscape of dynamic DNA methylation in early childhood</w:t>
      </w:r>
      <w:r w:rsidRPr="00E149AB">
        <w:rPr>
          <w:noProof/>
        </w:rPr>
        <w:t>. BMC Genomics. 2017;18(1):25.</w:t>
      </w:r>
    </w:p>
    <w:p w14:paraId="5C0265A8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36.</w:t>
      </w:r>
      <w:r w:rsidRPr="00E149AB">
        <w:rPr>
          <w:noProof/>
        </w:rPr>
        <w:tab/>
        <w:t xml:space="preserve">Basagana X, Pedersen M, Barrera-Gomez J, Gehring U, Giorgis-Allemand L, Hoek G, et al. </w:t>
      </w:r>
      <w:r w:rsidRPr="00E149AB">
        <w:rPr>
          <w:b/>
          <w:i/>
          <w:noProof/>
        </w:rPr>
        <w:t>Analysis of multicentre epidemiological studies: contrasting fixed or random effects modelling and meta-analysis</w:t>
      </w:r>
      <w:r w:rsidRPr="00E149AB">
        <w:rPr>
          <w:noProof/>
        </w:rPr>
        <w:t>. Int J Epidemiol. 2018.</w:t>
      </w:r>
    </w:p>
    <w:p w14:paraId="7A9C9472" w14:textId="77777777" w:rsidR="00E149AB" w:rsidRPr="00E149AB" w:rsidRDefault="00E149AB" w:rsidP="00E149AB">
      <w:pPr>
        <w:pStyle w:val="EndNoteBibliography"/>
        <w:spacing w:after="0"/>
        <w:rPr>
          <w:noProof/>
        </w:rPr>
      </w:pPr>
      <w:r w:rsidRPr="00E149AB">
        <w:rPr>
          <w:noProof/>
        </w:rPr>
        <w:t>137.</w:t>
      </w:r>
      <w:r w:rsidRPr="00E149AB">
        <w:rPr>
          <w:noProof/>
        </w:rPr>
        <w:tab/>
        <w:t xml:space="preserve">Forns J, Sunyer J, Garcia-Esteban R, Porta D, Ghassabian A, Giorgis-Allemand L, et al. </w:t>
      </w:r>
      <w:r w:rsidRPr="00E149AB">
        <w:rPr>
          <w:b/>
          <w:i/>
          <w:noProof/>
        </w:rPr>
        <w:t>Air pollution exposure during pregnancy and symptoms of attention deficit and hyperactivity disorder in children in Europe</w:t>
      </w:r>
      <w:r w:rsidRPr="00E149AB">
        <w:rPr>
          <w:noProof/>
        </w:rPr>
        <w:t>. Epidemiology. 2018.</w:t>
      </w:r>
    </w:p>
    <w:p w14:paraId="06A1ECBA" w14:textId="77777777" w:rsidR="00E149AB" w:rsidRPr="00E149AB" w:rsidRDefault="00E149AB" w:rsidP="00E149AB">
      <w:pPr>
        <w:pStyle w:val="EndNoteBibliography"/>
        <w:rPr>
          <w:noProof/>
        </w:rPr>
      </w:pPr>
      <w:r w:rsidRPr="00E149AB">
        <w:rPr>
          <w:noProof/>
        </w:rPr>
        <w:t>138.</w:t>
      </w:r>
      <w:r w:rsidRPr="00E149AB">
        <w:rPr>
          <w:noProof/>
        </w:rPr>
        <w:tab/>
        <w:t xml:space="preserve">Xu CJ, Soderhall C, Bustamante M, Baiz N, Gruzieva O, Gehring U, et al. </w:t>
      </w:r>
      <w:r w:rsidRPr="00E149AB">
        <w:rPr>
          <w:b/>
          <w:i/>
          <w:noProof/>
        </w:rPr>
        <w:t>DNA methylation in childhood asthma: an epigenome-wide meta-analysis</w:t>
      </w:r>
      <w:r w:rsidRPr="00E149AB">
        <w:rPr>
          <w:noProof/>
        </w:rPr>
        <w:t>. Lancet Respir Med. 2018;6(5):379-88.</w:t>
      </w:r>
    </w:p>
    <w:p w14:paraId="784A5CFC" w14:textId="3821E02D" w:rsidR="006A737D" w:rsidRPr="00BA6B11" w:rsidRDefault="009D259F" w:rsidP="00BA6B11">
      <w:pPr>
        <w:spacing w:after="60"/>
        <w:jc w:val="both"/>
        <w:rPr>
          <w:rFonts w:asciiTheme="majorHAnsi" w:hAnsiTheme="majorHAnsi"/>
        </w:rPr>
      </w:pPr>
      <w:r>
        <w:rPr>
          <w:rFonts w:asciiTheme="majorHAnsi" w:hAnsiTheme="majorHAnsi"/>
        </w:rPr>
        <w:fldChar w:fldCharType="end"/>
      </w:r>
    </w:p>
    <w:sectPr w:rsidR="006A737D" w:rsidRPr="00BA6B11" w:rsidSect="00576716">
      <w:type w:val="continuous"/>
      <w:pgSz w:w="11904" w:h="16834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altName w:val="Calibri"/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78491A"/>
    <w:multiLevelType w:val="hybridMultilevel"/>
    <w:tmpl w:val="63CA90D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bliometri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r9f5f27drv0jerdtlvwa5fr2f22ew5frs9&quot;&gt;BIBLIO-Converted&lt;record-ids&gt;&lt;item&gt;1095&lt;/item&gt;&lt;item&gt;1096&lt;/item&gt;&lt;item&gt;1099&lt;/item&gt;&lt;item&gt;1100&lt;/item&gt;&lt;item&gt;1175&lt;/item&gt;&lt;item&gt;1204&lt;/item&gt;&lt;item&gt;1205&lt;/item&gt;&lt;item&gt;1210&lt;/item&gt;&lt;item&gt;1211&lt;/item&gt;&lt;item&gt;1263&lt;/item&gt;&lt;item&gt;1266&lt;/item&gt;&lt;item&gt;1292&lt;/item&gt;&lt;item&gt;1381&lt;/item&gt;&lt;item&gt;1384&lt;/item&gt;&lt;item&gt;1385&lt;/item&gt;&lt;item&gt;1386&lt;/item&gt;&lt;item&gt;1387&lt;/item&gt;&lt;item&gt;1388&lt;/item&gt;&lt;item&gt;1389&lt;/item&gt;&lt;item&gt;1391&lt;/item&gt;&lt;item&gt;1395&lt;/item&gt;&lt;item&gt;1397&lt;/item&gt;&lt;item&gt;1399&lt;/item&gt;&lt;item&gt;1400&lt;/item&gt;&lt;item&gt;1401&lt;/item&gt;&lt;item&gt;1402&lt;/item&gt;&lt;item&gt;1405&lt;/item&gt;&lt;item&gt;1406&lt;/item&gt;&lt;item&gt;1407&lt;/item&gt;&lt;item&gt;1410&lt;/item&gt;&lt;item&gt;1411&lt;/item&gt;&lt;item&gt;1412&lt;/item&gt;&lt;item&gt;1593&lt;/item&gt;&lt;item&gt;1594&lt;/item&gt;&lt;item&gt;1596&lt;/item&gt;&lt;item&gt;1599&lt;/item&gt;&lt;item&gt;1601&lt;/item&gt;&lt;item&gt;1602&lt;/item&gt;&lt;item&gt;1603&lt;/item&gt;&lt;item&gt;1604&lt;/item&gt;&lt;item&gt;1607&lt;/item&gt;&lt;item&gt;1613&lt;/item&gt;&lt;item&gt;1614&lt;/item&gt;&lt;item&gt;1616&lt;/item&gt;&lt;item&gt;1618&lt;/item&gt;&lt;item&gt;1619&lt;/item&gt;&lt;item&gt;1620&lt;/item&gt;&lt;item&gt;1621&lt;/item&gt;&lt;item&gt;1622&lt;/item&gt;&lt;item&gt;1623&lt;/item&gt;&lt;item&gt;1624&lt;/item&gt;&lt;item&gt;1625&lt;/item&gt;&lt;item&gt;1626&lt;/item&gt;&lt;item&gt;1627&lt;/item&gt;&lt;item&gt;1628&lt;/item&gt;&lt;item&gt;1629&lt;/item&gt;&lt;item&gt;1630&lt;/item&gt;&lt;item&gt;1631&lt;/item&gt;&lt;item&gt;1633&lt;/item&gt;&lt;item&gt;1634&lt;/item&gt;&lt;item&gt;1635&lt;/item&gt;&lt;item&gt;1636&lt;/item&gt;&lt;item&gt;1637&lt;/item&gt;&lt;item&gt;1638&lt;/item&gt;&lt;item&gt;1639&lt;/item&gt;&lt;item&gt;1640&lt;/item&gt;&lt;item&gt;1641&lt;/item&gt;&lt;item&gt;1642&lt;/item&gt;&lt;item&gt;1643&lt;/item&gt;&lt;item&gt;1644&lt;/item&gt;&lt;item&gt;1645&lt;/item&gt;&lt;item&gt;1646&lt;/item&gt;&lt;item&gt;1647&lt;/item&gt;&lt;item&gt;1648&lt;/item&gt;&lt;item&gt;1649&lt;/item&gt;&lt;item&gt;1650&lt;/item&gt;&lt;item&gt;1651&lt;/item&gt;&lt;item&gt;1652&lt;/item&gt;&lt;item&gt;1653&lt;/item&gt;&lt;item&gt;1654&lt;/item&gt;&lt;item&gt;1655&lt;/item&gt;&lt;item&gt;1656&lt;/item&gt;&lt;item&gt;1657&lt;/item&gt;&lt;item&gt;1658&lt;/item&gt;&lt;item&gt;1659&lt;/item&gt;&lt;item&gt;1660&lt;/item&gt;&lt;item&gt;1661&lt;/item&gt;&lt;item&gt;1662&lt;/item&gt;&lt;item&gt;1663&lt;/item&gt;&lt;item&gt;1664&lt;/item&gt;&lt;item&gt;1665&lt;/item&gt;&lt;item&gt;1666&lt;/item&gt;&lt;item&gt;1667&lt;/item&gt;&lt;item&gt;1668&lt;/item&gt;&lt;item&gt;1669&lt;/item&gt;&lt;item&gt;1670&lt;/item&gt;&lt;item&gt;1671&lt;/item&gt;&lt;item&gt;1672&lt;/item&gt;&lt;item&gt;1673&lt;/item&gt;&lt;item&gt;1674&lt;/item&gt;&lt;item&gt;1693&lt;/item&gt;&lt;item&gt;1698&lt;/item&gt;&lt;item&gt;1711&lt;/item&gt;&lt;item&gt;1713&lt;/item&gt;&lt;item&gt;1716&lt;/item&gt;&lt;item&gt;1717&lt;/item&gt;&lt;item&gt;1718&lt;/item&gt;&lt;item&gt;1719&lt;/item&gt;&lt;item&gt;1759&lt;/item&gt;&lt;item&gt;1760&lt;/item&gt;&lt;item&gt;1761&lt;/item&gt;&lt;item&gt;1762&lt;/item&gt;&lt;item&gt;1763&lt;/item&gt;&lt;item&gt;1765&lt;/item&gt;&lt;item&gt;1766&lt;/item&gt;&lt;item&gt;1767&lt;/item&gt;&lt;item&gt;1769&lt;/item&gt;&lt;item&gt;1772&lt;/item&gt;&lt;item&gt;1773&lt;/item&gt;&lt;item&gt;1774&lt;/item&gt;&lt;item&gt;1776&lt;/item&gt;&lt;item&gt;1777&lt;/item&gt;&lt;item&gt;1778&lt;/item&gt;&lt;item&gt;1782&lt;/item&gt;&lt;item&gt;1783&lt;/item&gt;&lt;item&gt;1795&lt;/item&gt;&lt;item&gt;1796&lt;/item&gt;&lt;item&gt;1797&lt;/item&gt;&lt;item&gt;1798&lt;/item&gt;&lt;item&gt;1799&lt;/item&gt;&lt;item&gt;1800&lt;/item&gt;&lt;item&gt;1801&lt;/item&gt;&lt;item&gt;1802&lt;/item&gt;&lt;item&gt;1803&lt;/item&gt;&lt;item&gt;1804&lt;/item&gt;&lt;item&gt;1805&lt;/item&gt;&lt;item&gt;1806&lt;/item&gt;&lt;item&gt;1807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5A46C0"/>
    <w:rsid w:val="00070AE3"/>
    <w:rsid w:val="000B7922"/>
    <w:rsid w:val="001E3E52"/>
    <w:rsid w:val="00383B66"/>
    <w:rsid w:val="003C2FFA"/>
    <w:rsid w:val="00406934"/>
    <w:rsid w:val="004E2606"/>
    <w:rsid w:val="005206F2"/>
    <w:rsid w:val="00576716"/>
    <w:rsid w:val="005A46C0"/>
    <w:rsid w:val="00612FF7"/>
    <w:rsid w:val="006A737D"/>
    <w:rsid w:val="006F4D5C"/>
    <w:rsid w:val="00775F86"/>
    <w:rsid w:val="00854AE1"/>
    <w:rsid w:val="008769E4"/>
    <w:rsid w:val="00942AA5"/>
    <w:rsid w:val="00971A37"/>
    <w:rsid w:val="00990A35"/>
    <w:rsid w:val="009D259F"/>
    <w:rsid w:val="00AC1BF7"/>
    <w:rsid w:val="00BA6B11"/>
    <w:rsid w:val="00BC7E8D"/>
    <w:rsid w:val="00CA48AB"/>
    <w:rsid w:val="00E149AB"/>
    <w:rsid w:val="00F76810"/>
    <w:rsid w:val="00F95E39"/>
    <w:rsid w:val="00FA311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FCCA21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3195"/>
  </w:style>
  <w:style w:type="paragraph" w:styleId="Titre1">
    <w:name w:val="heading 1"/>
    <w:basedOn w:val="Normal"/>
    <w:next w:val="Normal"/>
    <w:link w:val="Titre1Car"/>
    <w:uiPriority w:val="9"/>
    <w:qFormat/>
    <w:rsid w:val="00383B66"/>
    <w:pPr>
      <w:keepNext/>
      <w:keepLines/>
      <w:spacing w:before="480" w:after="60"/>
      <w:ind w:left="426" w:hanging="426"/>
      <w:jc w:val="both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28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576716"/>
    <w:pPr>
      <w:keepNext/>
      <w:keepLines/>
      <w:spacing w:before="200" w:after="18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383B66"/>
    <w:rPr>
      <w:rFonts w:asciiTheme="majorHAnsi" w:eastAsiaTheme="majorEastAsia" w:hAnsiTheme="majorHAnsi" w:cstheme="majorBidi"/>
      <w:b/>
      <w:bCs/>
      <w:color w:val="345A8A" w:themeColor="accent1" w:themeShade="B5"/>
      <w:sz w:val="28"/>
      <w:szCs w:val="32"/>
    </w:rPr>
  </w:style>
  <w:style w:type="paragraph" w:customStyle="1" w:styleId="EndNoteBibliographyTitle">
    <w:name w:val="EndNote Bibliography Title"/>
    <w:basedOn w:val="Normal"/>
    <w:rsid w:val="006A737D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6A737D"/>
    <w:rPr>
      <w:rFonts w:ascii="Calibri" w:hAnsi="Calibri"/>
      <w:lang w:val="en-US"/>
    </w:rPr>
  </w:style>
  <w:style w:type="paragraph" w:customStyle="1" w:styleId="EndNoteCategoryHeading">
    <w:name w:val="EndNote Category Heading"/>
    <w:basedOn w:val="Normal"/>
    <w:rsid w:val="006A737D"/>
    <w:pPr>
      <w:spacing w:before="120" w:after="120"/>
    </w:pPr>
    <w:rPr>
      <w:b/>
      <w:lang w:val="en-US"/>
    </w:rPr>
  </w:style>
  <w:style w:type="character" w:customStyle="1" w:styleId="Titre2Car">
    <w:name w:val="Titre 2 Car"/>
    <w:basedOn w:val="Policepardfaut"/>
    <w:link w:val="Titre2"/>
    <w:uiPriority w:val="9"/>
    <w:rsid w:val="0057671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aragraphedeliste">
    <w:name w:val="List Paragraph"/>
    <w:basedOn w:val="Normal"/>
    <w:uiPriority w:val="34"/>
    <w:qFormat/>
    <w:rsid w:val="008769E4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3195"/>
  </w:style>
  <w:style w:type="paragraph" w:styleId="Titre1">
    <w:name w:val="heading 1"/>
    <w:basedOn w:val="Normal"/>
    <w:next w:val="Normal"/>
    <w:link w:val="Titre1Car"/>
    <w:uiPriority w:val="9"/>
    <w:qFormat/>
    <w:rsid w:val="00383B66"/>
    <w:pPr>
      <w:keepNext/>
      <w:keepLines/>
      <w:spacing w:before="480" w:after="60"/>
      <w:ind w:left="426" w:hanging="426"/>
      <w:jc w:val="both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28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576716"/>
    <w:pPr>
      <w:keepNext/>
      <w:keepLines/>
      <w:spacing w:before="200" w:after="18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383B66"/>
    <w:rPr>
      <w:rFonts w:asciiTheme="majorHAnsi" w:eastAsiaTheme="majorEastAsia" w:hAnsiTheme="majorHAnsi" w:cstheme="majorBidi"/>
      <w:b/>
      <w:bCs/>
      <w:color w:val="345A8A" w:themeColor="accent1" w:themeShade="B5"/>
      <w:sz w:val="28"/>
      <w:szCs w:val="32"/>
    </w:rPr>
  </w:style>
  <w:style w:type="paragraph" w:customStyle="1" w:styleId="EndNoteBibliographyTitle">
    <w:name w:val="EndNote Bibliography Title"/>
    <w:basedOn w:val="Normal"/>
    <w:rsid w:val="006A737D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6A737D"/>
    <w:rPr>
      <w:rFonts w:ascii="Calibri" w:hAnsi="Calibri"/>
      <w:lang w:val="en-US"/>
    </w:rPr>
  </w:style>
  <w:style w:type="paragraph" w:customStyle="1" w:styleId="EndNoteCategoryHeading">
    <w:name w:val="EndNote Category Heading"/>
    <w:basedOn w:val="Normal"/>
    <w:rsid w:val="006A737D"/>
    <w:pPr>
      <w:spacing w:before="120" w:after="120"/>
    </w:pPr>
    <w:rPr>
      <w:b/>
      <w:lang w:val="en-US"/>
    </w:rPr>
  </w:style>
  <w:style w:type="character" w:customStyle="1" w:styleId="Titre2Car">
    <w:name w:val="Titre 2 Car"/>
    <w:basedOn w:val="Policepardfaut"/>
    <w:link w:val="Titre2"/>
    <w:uiPriority w:val="9"/>
    <w:rsid w:val="0057671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aragraphedeliste">
    <w:name w:val="List Paragraph"/>
    <w:basedOn w:val="Normal"/>
    <w:uiPriority w:val="34"/>
    <w:qFormat/>
    <w:rsid w:val="008769E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4941</Words>
  <Characters>27180</Characters>
  <Application>Microsoft Macintosh Word</Application>
  <DocSecurity>0</DocSecurity>
  <Lines>226</Lines>
  <Paragraphs>64</Paragraphs>
  <ScaleCrop>false</ScaleCrop>
  <Company>INSERM U1018</Company>
  <LinksUpToDate>false</LinksUpToDate>
  <CharactersWithSpaces>320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bara HEUDE</dc:creator>
  <cp:keywords/>
  <cp:lastModifiedBy>Barbara</cp:lastModifiedBy>
  <cp:revision>3</cp:revision>
  <dcterms:created xsi:type="dcterms:W3CDTF">2018-07-25T08:22:00Z</dcterms:created>
  <dcterms:modified xsi:type="dcterms:W3CDTF">2018-07-25T08:23:00Z</dcterms:modified>
</cp:coreProperties>
</file>